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05E970" w14:textId="77777777" w:rsidR="004200D6" w:rsidRPr="00D81C6C" w:rsidRDefault="008A5A95" w:rsidP="00FB7233">
      <w:pPr>
        <w:pStyle w:val="Heading1"/>
        <w:rPr>
          <w:lang w:val="en-CA"/>
        </w:rPr>
      </w:pPr>
      <w:r w:rsidRPr="00D81C6C">
        <w:rPr>
          <w:lang w:val="en-CA"/>
        </w:rPr>
        <w:t>Laura B. Doering</w:t>
      </w:r>
    </w:p>
    <w:p w14:paraId="2BD915C7" w14:textId="2F2060FF" w:rsidR="00CC0A23" w:rsidRPr="00D81C6C" w:rsidRDefault="0078738C" w:rsidP="00FB7233">
      <w:pPr>
        <w:pStyle w:val="HeaderLine"/>
        <w:rPr>
          <w:b/>
        </w:rPr>
      </w:pPr>
      <w:r w:rsidRPr="00D81C6C">
        <w:t>University</w:t>
      </w:r>
      <w:r w:rsidR="00E63FBC" w:rsidRPr="00D81C6C">
        <w:t xml:space="preserve"> of Toronto</w:t>
      </w:r>
    </w:p>
    <w:p w14:paraId="42252D96" w14:textId="29B6A89B" w:rsidR="00CC0A23" w:rsidRPr="00D81C6C" w:rsidRDefault="00E63FBC" w:rsidP="00FB7233">
      <w:pPr>
        <w:pStyle w:val="HeaderLine"/>
        <w:rPr>
          <w:b/>
        </w:rPr>
      </w:pPr>
      <w:r w:rsidRPr="00D81C6C">
        <w:t>Rotman School</w:t>
      </w:r>
      <w:r w:rsidR="009E78E1" w:rsidRPr="00D81C6C">
        <w:t xml:space="preserve"> of Management</w:t>
      </w:r>
    </w:p>
    <w:p w14:paraId="2752B979" w14:textId="53264F27" w:rsidR="00CC0A23" w:rsidRPr="00D81C6C" w:rsidRDefault="003010D9" w:rsidP="00FB7233">
      <w:pPr>
        <w:pStyle w:val="HeaderLine"/>
        <w:rPr>
          <w:b/>
        </w:rPr>
      </w:pPr>
      <w:hyperlink r:id="rId8" w:history="1">
        <w:r w:rsidR="00FB7233" w:rsidRPr="00D81C6C">
          <w:rPr>
            <w:rStyle w:val="Hyperlink"/>
          </w:rPr>
          <w:t>laura.doering@utoronto.ca</w:t>
        </w:r>
      </w:hyperlink>
    </w:p>
    <w:p w14:paraId="7E3428FD" w14:textId="1D03E3FE" w:rsidR="00C6417A" w:rsidRPr="00D81C6C" w:rsidRDefault="006A3F9E" w:rsidP="00FB7233">
      <w:pPr>
        <w:pStyle w:val="Heading2"/>
        <w:rPr>
          <w:lang w:val="en-CA"/>
        </w:rPr>
      </w:pPr>
      <w:r w:rsidRPr="00D81C6C">
        <w:rPr>
          <w:lang w:val="en-CA"/>
        </w:rPr>
        <w:t>APPOINTMENTS</w:t>
      </w:r>
    </w:p>
    <w:p w14:paraId="27FB23C4" w14:textId="77777777" w:rsidR="00B8704C" w:rsidRDefault="00977BE5" w:rsidP="00B8704C">
      <w:pPr>
        <w:pStyle w:val="DateRangeItem"/>
        <w:spacing w:line="240" w:lineRule="auto"/>
        <w:rPr>
          <w:b/>
        </w:rPr>
      </w:pPr>
      <w:r w:rsidRPr="00D81C6C">
        <w:rPr>
          <w:color w:val="000000" w:themeColor="text1"/>
        </w:rPr>
        <w:t>2017</w:t>
      </w:r>
      <w:r w:rsidRPr="00D81C6C">
        <w:t>-present</w:t>
      </w:r>
      <w:r w:rsidR="00FB7233" w:rsidRPr="00D81C6C">
        <w:rPr>
          <w:b/>
        </w:rPr>
        <w:tab/>
      </w:r>
      <w:r w:rsidR="00FB7233" w:rsidRPr="00D81C6C">
        <w:t xml:space="preserve">Assistant Professor of Strategic </w:t>
      </w:r>
      <w:r w:rsidR="00FB7233" w:rsidRPr="00D81C6C">
        <w:rPr>
          <w:color w:val="000000" w:themeColor="text1"/>
        </w:rPr>
        <w:t>Management</w:t>
      </w:r>
    </w:p>
    <w:p w14:paraId="08F80362" w14:textId="4FEF3CC5" w:rsidR="00FB7233" w:rsidRPr="00B8704C" w:rsidRDefault="00977BE5" w:rsidP="00B8704C">
      <w:pPr>
        <w:pStyle w:val="DateRangeItem"/>
        <w:spacing w:line="240" w:lineRule="auto"/>
        <w:rPr>
          <w:b/>
        </w:rPr>
      </w:pPr>
      <w:r w:rsidRPr="00D81C6C">
        <w:rPr>
          <w:color w:val="000000" w:themeColor="text1"/>
        </w:rPr>
        <w:t>2014</w:t>
      </w:r>
      <w:r w:rsidRPr="00D81C6C">
        <w:t>-2016</w:t>
      </w:r>
      <w:r w:rsidR="00FB7233" w:rsidRPr="00D81C6C">
        <w:rPr>
          <w:b/>
        </w:rPr>
        <w:tab/>
      </w:r>
      <w:r w:rsidR="00FB7233" w:rsidRPr="00D81C6C">
        <w:t xml:space="preserve">Rotman School of Management, University of </w:t>
      </w:r>
      <w:r w:rsidR="00FB7233" w:rsidRPr="00D81C6C">
        <w:rPr>
          <w:color w:val="000000" w:themeColor="text1"/>
        </w:rPr>
        <w:t>Toronto</w:t>
      </w:r>
    </w:p>
    <w:p w14:paraId="3DA288B7" w14:textId="77777777" w:rsidR="00B8704C" w:rsidRPr="00D81C6C" w:rsidRDefault="00B8704C" w:rsidP="00B8704C">
      <w:pPr>
        <w:pStyle w:val="DateRangeItem"/>
        <w:spacing w:line="240" w:lineRule="auto"/>
        <w:rPr>
          <w:b/>
        </w:rPr>
      </w:pPr>
    </w:p>
    <w:p w14:paraId="5C9CAF79" w14:textId="74349FEC" w:rsidR="00FB7233" w:rsidRPr="00D81C6C" w:rsidRDefault="002D76A7" w:rsidP="00FB7233">
      <w:pPr>
        <w:pStyle w:val="DateRangeItem"/>
        <w:rPr>
          <w:rFonts w:asciiTheme="minorBidi" w:hAnsiTheme="minorBidi" w:cstheme="minorBidi"/>
          <w:b/>
        </w:rPr>
      </w:pPr>
      <w:r w:rsidRPr="00D81C6C">
        <w:rPr>
          <w:color w:val="000000" w:themeColor="text1"/>
        </w:rPr>
        <w:t>2016</w:t>
      </w:r>
      <w:r w:rsidRPr="00D81C6C">
        <w:t>-</w:t>
      </w:r>
      <w:r w:rsidR="00D913ED" w:rsidRPr="00D81C6C">
        <w:t>2017</w:t>
      </w:r>
      <w:r w:rsidR="00FB7233" w:rsidRPr="00D81C6C">
        <w:rPr>
          <w:b/>
        </w:rPr>
        <w:tab/>
      </w:r>
      <w:r w:rsidR="00FB7233" w:rsidRPr="00D81C6C">
        <w:t xml:space="preserve">Assistant Professor of Strategy and </w:t>
      </w:r>
      <w:r w:rsidR="00FB7233" w:rsidRPr="00D81C6C">
        <w:rPr>
          <w:color w:val="000000" w:themeColor="text1"/>
        </w:rPr>
        <w:t>Organizations</w:t>
      </w:r>
      <w:r w:rsidR="00FB7233" w:rsidRPr="00D81C6C">
        <w:rPr>
          <w:color w:val="000000" w:themeColor="text1"/>
        </w:rPr>
        <w:br/>
      </w:r>
      <w:r w:rsidRPr="00D81C6C">
        <w:rPr>
          <w:rFonts w:asciiTheme="minorBidi" w:hAnsiTheme="minorBidi" w:cstheme="minorBidi"/>
          <w:szCs w:val="20"/>
        </w:rPr>
        <w:t>Desautels Faculty of Management, McGill University</w:t>
      </w:r>
    </w:p>
    <w:p w14:paraId="32156AB2" w14:textId="48576A7A" w:rsidR="00C6417A" w:rsidRPr="00D81C6C" w:rsidRDefault="00A54CA3" w:rsidP="00D81C6C">
      <w:pPr>
        <w:pStyle w:val="Heading2"/>
        <w:rPr>
          <w:lang w:val="en-CA"/>
        </w:rPr>
      </w:pPr>
      <w:r w:rsidRPr="00D81C6C">
        <w:rPr>
          <w:lang w:val="en-CA"/>
        </w:rPr>
        <w:t>EDUCATION</w:t>
      </w:r>
    </w:p>
    <w:p w14:paraId="0D99C036" w14:textId="33E9BB22" w:rsidR="00FB7233" w:rsidRPr="00D81C6C" w:rsidRDefault="007D1F8A" w:rsidP="00D81C6C">
      <w:pPr>
        <w:pStyle w:val="DateRangeItem"/>
        <w:rPr>
          <w:b/>
          <w:i/>
        </w:rPr>
      </w:pPr>
      <w:r w:rsidRPr="00D81C6C">
        <w:rPr>
          <w:color w:val="000000" w:themeColor="text1"/>
        </w:rPr>
        <w:t>2014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Ph.D. in Sociology and Business </w:t>
      </w:r>
      <w:r w:rsidR="00FB7233" w:rsidRPr="00D81C6C">
        <w:rPr>
          <w:color w:val="000000" w:themeColor="text1"/>
        </w:rPr>
        <w:t>Administration</w:t>
      </w:r>
      <w:r w:rsidR="00D81C6C" w:rsidRPr="00D81C6C">
        <w:rPr>
          <w:color w:val="000000" w:themeColor="text1"/>
        </w:rPr>
        <w:br/>
      </w:r>
      <w:r w:rsidR="00B35FF6" w:rsidRPr="00D81C6C">
        <w:t>University of Chicago</w:t>
      </w:r>
      <w:r w:rsidR="00B35FF6" w:rsidRPr="00D81C6C">
        <w:rPr>
          <w:i/>
        </w:rPr>
        <w:t xml:space="preserve">, </w:t>
      </w:r>
      <w:r w:rsidR="00B35FF6" w:rsidRPr="00D81C6C">
        <w:t>Chicago, IL</w:t>
      </w:r>
    </w:p>
    <w:p w14:paraId="2E9DB19F" w14:textId="062CFE67" w:rsidR="00FB7233" w:rsidRPr="00D81C6C" w:rsidRDefault="00CC0A23" w:rsidP="00D81C6C">
      <w:pPr>
        <w:pStyle w:val="DateRangeItem"/>
        <w:rPr>
          <w:b/>
          <w:i/>
        </w:rPr>
      </w:pPr>
      <w:r w:rsidRPr="00D81C6C">
        <w:rPr>
          <w:color w:val="000000" w:themeColor="text1"/>
        </w:rPr>
        <w:t>2009</w:t>
      </w:r>
      <w:r w:rsidR="00D81C6C" w:rsidRPr="00D81C6C">
        <w:rPr>
          <w:color w:val="000000" w:themeColor="text1"/>
        </w:rPr>
        <w:tab/>
      </w:r>
      <w:r w:rsidR="00D81C6C" w:rsidRPr="00D81C6C">
        <w:t xml:space="preserve">MA in </w:t>
      </w:r>
      <w:r w:rsidR="00D81C6C" w:rsidRPr="00D81C6C">
        <w:rPr>
          <w:color w:val="000000" w:themeColor="text1"/>
        </w:rPr>
        <w:t>Sociology</w:t>
      </w:r>
      <w:r w:rsidR="00D81C6C" w:rsidRPr="00D81C6C">
        <w:rPr>
          <w:color w:val="000000" w:themeColor="text1"/>
        </w:rPr>
        <w:br/>
      </w:r>
      <w:r w:rsidRPr="00D81C6C">
        <w:t>University of Chicago</w:t>
      </w:r>
      <w:r w:rsidRPr="00D81C6C">
        <w:rPr>
          <w:i/>
        </w:rPr>
        <w:t xml:space="preserve">, </w:t>
      </w:r>
      <w:r w:rsidRPr="00D81C6C">
        <w:t>Chicago, IL</w:t>
      </w:r>
    </w:p>
    <w:p w14:paraId="7948FD1A" w14:textId="36EAACBB" w:rsidR="00FB7233" w:rsidRPr="00D81C6C" w:rsidRDefault="00CC0A23" w:rsidP="00D81C6C">
      <w:pPr>
        <w:pStyle w:val="DateRangeItem"/>
        <w:rPr>
          <w:b/>
          <w:i/>
        </w:rPr>
      </w:pPr>
      <w:r w:rsidRPr="00D81C6C">
        <w:rPr>
          <w:color w:val="000000" w:themeColor="text1"/>
        </w:rPr>
        <w:t>2008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MA in International Social </w:t>
      </w:r>
      <w:r w:rsidR="00FB7233" w:rsidRPr="00D81C6C">
        <w:rPr>
          <w:color w:val="000000" w:themeColor="text1"/>
        </w:rPr>
        <w:t>Development</w:t>
      </w:r>
      <w:r w:rsidR="00D81C6C" w:rsidRPr="00D81C6C">
        <w:rPr>
          <w:color w:val="000000" w:themeColor="text1"/>
        </w:rPr>
        <w:br/>
      </w:r>
      <w:r w:rsidR="00B35FF6" w:rsidRPr="00D81C6C">
        <w:t>University of New South Wales</w:t>
      </w:r>
      <w:r w:rsidR="00B35FF6" w:rsidRPr="00D81C6C">
        <w:rPr>
          <w:i/>
        </w:rPr>
        <w:t xml:space="preserve">, </w:t>
      </w:r>
      <w:r w:rsidR="00B35FF6" w:rsidRPr="00D81C6C">
        <w:t>Sydney, Australia</w:t>
      </w:r>
    </w:p>
    <w:p w14:paraId="4DAAFBAC" w14:textId="00862237" w:rsidR="00FB7233" w:rsidRPr="00D81C6C" w:rsidRDefault="00CC0A23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05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BA in Psychological &amp; Brain </w:t>
      </w:r>
      <w:r w:rsidR="00FB7233" w:rsidRPr="00D81C6C">
        <w:rPr>
          <w:color w:val="000000" w:themeColor="text1"/>
        </w:rPr>
        <w:t>Sciences</w:t>
      </w:r>
      <w:r w:rsidR="00D81C6C" w:rsidRPr="00D81C6C">
        <w:rPr>
          <w:color w:val="000000" w:themeColor="text1"/>
        </w:rPr>
        <w:br/>
      </w:r>
      <w:r w:rsidR="00E65C02" w:rsidRPr="00D81C6C">
        <w:t>Dartmouth College,</w:t>
      </w:r>
      <w:r w:rsidR="00E65C02" w:rsidRPr="00D81C6C">
        <w:rPr>
          <w:i/>
        </w:rPr>
        <w:t xml:space="preserve"> </w:t>
      </w:r>
      <w:r w:rsidR="00E65C02" w:rsidRPr="00D81C6C">
        <w:t xml:space="preserve">Hanover, </w:t>
      </w:r>
      <w:r w:rsidR="00A54CA3" w:rsidRPr="00D81C6C">
        <w:t>NH</w:t>
      </w:r>
      <w:r w:rsidR="00D81C6C" w:rsidRPr="00D81C6C">
        <w:br/>
      </w:r>
      <w:r w:rsidR="00313446" w:rsidRPr="00D81C6C">
        <w:t>Phi Beta Kappa, Magna cum Laude</w:t>
      </w:r>
    </w:p>
    <w:p w14:paraId="22685D3E" w14:textId="521A152B" w:rsidR="00977BE5" w:rsidRPr="00D81C6C" w:rsidRDefault="00977BE5" w:rsidP="00D81C6C">
      <w:pPr>
        <w:pStyle w:val="Heading2"/>
        <w:rPr>
          <w:lang w:val="en-CA"/>
        </w:rPr>
      </w:pPr>
      <w:r w:rsidRPr="00D81C6C">
        <w:rPr>
          <w:lang w:val="en-CA"/>
        </w:rPr>
        <w:t>AFFILIATIONS</w:t>
      </w:r>
    </w:p>
    <w:p w14:paraId="44CACE66" w14:textId="7646552A" w:rsidR="00E01247" w:rsidRPr="00D81C6C" w:rsidRDefault="00E01247" w:rsidP="00D81C6C">
      <w:pPr>
        <w:pStyle w:val="DateRangeItem"/>
      </w:pPr>
      <w:r w:rsidRPr="00D81C6C">
        <w:rPr>
          <w:color w:val="000000" w:themeColor="text1"/>
        </w:rPr>
        <w:t>2019</w:t>
      </w:r>
      <w:r w:rsidRPr="00D81C6C">
        <w:t>-present</w:t>
      </w:r>
      <w:r w:rsidR="00FB7233" w:rsidRPr="00D81C6C">
        <w:tab/>
        <w:t xml:space="preserve">Fellow, Lee-Chin Institute for Corporate Citizenship, Univ. of </w:t>
      </w:r>
      <w:r w:rsidR="00FB7233" w:rsidRPr="00D81C6C">
        <w:rPr>
          <w:color w:val="000000" w:themeColor="text1"/>
        </w:rPr>
        <w:t>Toronto</w:t>
      </w:r>
    </w:p>
    <w:p w14:paraId="76F75D11" w14:textId="57E47A7F" w:rsidR="00977BE5" w:rsidRPr="00D81C6C" w:rsidRDefault="004903AC" w:rsidP="00D81C6C">
      <w:pPr>
        <w:pStyle w:val="DateRangeItem"/>
        <w:rPr>
          <w:bCs/>
        </w:rPr>
      </w:pPr>
      <w:r w:rsidRPr="00D81C6C">
        <w:rPr>
          <w:color w:val="000000" w:themeColor="text1"/>
        </w:rPr>
        <w:t>2017</w:t>
      </w:r>
      <w:r w:rsidRPr="00D81C6C">
        <w:t>-present</w:t>
      </w:r>
      <w:r w:rsidR="00FB7233" w:rsidRPr="00D81C6C">
        <w:tab/>
      </w:r>
      <w:r w:rsidR="00FB7233" w:rsidRPr="00D81C6C">
        <w:rPr>
          <w:bCs/>
        </w:rPr>
        <w:t xml:space="preserve">Faculty Affiliate, Latin American Studies Program, Univ. of </w:t>
      </w:r>
      <w:r w:rsidR="00FB7233" w:rsidRPr="00D81C6C">
        <w:rPr>
          <w:bCs/>
          <w:color w:val="000000" w:themeColor="text1"/>
        </w:rPr>
        <w:t>Toronto</w:t>
      </w:r>
    </w:p>
    <w:p w14:paraId="2D7B4B54" w14:textId="71E6FA02" w:rsidR="00FB7233" w:rsidRPr="00D81C6C" w:rsidRDefault="00263284" w:rsidP="00D81C6C">
      <w:pPr>
        <w:pStyle w:val="DateRangeItem"/>
      </w:pPr>
      <w:r w:rsidRPr="00D81C6C">
        <w:t>2017-present</w:t>
      </w:r>
      <w:r w:rsidR="00FB7233" w:rsidRPr="00D81C6C">
        <w:tab/>
        <w:t>Research Fellow, Behavioural Economics in Action (BEAR)</w:t>
      </w:r>
    </w:p>
    <w:p w14:paraId="562EC82B" w14:textId="3385C249" w:rsidR="00FB7233" w:rsidRPr="00D81C6C" w:rsidRDefault="000444CA" w:rsidP="00D81C6C">
      <w:pPr>
        <w:pStyle w:val="Heading2"/>
        <w:rPr>
          <w:lang w:val="en-CA"/>
        </w:rPr>
      </w:pPr>
      <w:r w:rsidRPr="00D81C6C">
        <w:rPr>
          <w:lang w:val="en-CA"/>
        </w:rPr>
        <w:t>F</w:t>
      </w:r>
      <w:r w:rsidR="00982652" w:rsidRPr="00D81C6C">
        <w:rPr>
          <w:lang w:val="en-CA"/>
        </w:rPr>
        <w:t xml:space="preserve">ELLOWSHIPS &amp; </w:t>
      </w:r>
      <w:r w:rsidR="009D56AC" w:rsidRPr="00D81C6C">
        <w:rPr>
          <w:lang w:val="en-CA"/>
        </w:rPr>
        <w:t>GRANTS</w:t>
      </w:r>
    </w:p>
    <w:p w14:paraId="2C60AAFD" w14:textId="1A0EB7C3" w:rsidR="00BA26BF" w:rsidRPr="00D81C6C" w:rsidRDefault="00BA26BF" w:rsidP="00D81C6C">
      <w:pPr>
        <w:pStyle w:val="DateRangeItem"/>
      </w:pPr>
      <w:r w:rsidRPr="00D81C6C">
        <w:rPr>
          <w:color w:val="000000" w:themeColor="text1"/>
        </w:rPr>
        <w:t>2020</w:t>
      </w:r>
      <w:r w:rsidRPr="00D81C6C">
        <w:t>-2021</w:t>
      </w:r>
      <w:r w:rsidR="00FB7233" w:rsidRPr="00D81C6C">
        <w:tab/>
        <w:t xml:space="preserve">Gender &amp; The Economy Research </w:t>
      </w:r>
      <w:r w:rsidR="00FB7233" w:rsidRPr="00D81C6C">
        <w:rPr>
          <w:color w:val="000000" w:themeColor="text1"/>
        </w:rPr>
        <w:t>Grant</w:t>
      </w:r>
    </w:p>
    <w:p w14:paraId="43AEAB98" w14:textId="0768A51F" w:rsidR="00444481" w:rsidRPr="00D81C6C" w:rsidRDefault="00444481" w:rsidP="00D81C6C">
      <w:pPr>
        <w:pStyle w:val="DateRangeItem"/>
      </w:pPr>
      <w:r w:rsidRPr="00D81C6C">
        <w:rPr>
          <w:color w:val="000000" w:themeColor="text1"/>
        </w:rPr>
        <w:t>2020</w:t>
      </w:r>
      <w:r w:rsidRPr="00D81C6C">
        <w:t>-2025</w:t>
      </w:r>
      <w:r w:rsidR="00FB7233" w:rsidRPr="00D81C6C">
        <w:tab/>
        <w:t xml:space="preserve">SSHRC Insight </w:t>
      </w:r>
      <w:r w:rsidR="00FB7233" w:rsidRPr="00D81C6C">
        <w:rPr>
          <w:color w:val="000000" w:themeColor="text1"/>
        </w:rPr>
        <w:t>Grant</w:t>
      </w:r>
    </w:p>
    <w:p w14:paraId="2957A4AC" w14:textId="4C8AF681" w:rsidR="009E0D1C" w:rsidRPr="00D81C6C" w:rsidRDefault="009E0D1C" w:rsidP="00D81C6C">
      <w:pPr>
        <w:pStyle w:val="DateRangeItem"/>
      </w:pPr>
      <w:r w:rsidRPr="00D81C6C">
        <w:rPr>
          <w:color w:val="000000" w:themeColor="text1"/>
        </w:rPr>
        <w:t>2019</w:t>
      </w:r>
      <w:r w:rsidRPr="00D81C6C">
        <w:t>-2020</w:t>
      </w:r>
      <w:r w:rsidR="00FB7233" w:rsidRPr="00D81C6C">
        <w:tab/>
        <w:t xml:space="preserve">SSHRC Institutional </w:t>
      </w:r>
      <w:r w:rsidR="00FB7233" w:rsidRPr="00D81C6C">
        <w:rPr>
          <w:color w:val="000000" w:themeColor="text1"/>
        </w:rPr>
        <w:t>Grant</w:t>
      </w:r>
    </w:p>
    <w:p w14:paraId="2804A395" w14:textId="3AAD5F1A" w:rsidR="00F77D53" w:rsidRPr="00D81C6C" w:rsidRDefault="00F77D53" w:rsidP="00D81C6C">
      <w:pPr>
        <w:pStyle w:val="DateRangeItem"/>
      </w:pPr>
      <w:r w:rsidRPr="00D81C6C">
        <w:rPr>
          <w:color w:val="000000" w:themeColor="text1"/>
        </w:rPr>
        <w:t>2018</w:t>
      </w:r>
      <w:r w:rsidRPr="00D81C6C">
        <w:t>-2020</w:t>
      </w:r>
      <w:r w:rsidR="00FB7233" w:rsidRPr="00D81C6C">
        <w:tab/>
        <w:t xml:space="preserve">Connaught New Researcher </w:t>
      </w:r>
      <w:r w:rsidR="00FB7233" w:rsidRPr="00D81C6C">
        <w:rPr>
          <w:color w:val="000000" w:themeColor="text1"/>
        </w:rPr>
        <w:t>Award</w:t>
      </w:r>
    </w:p>
    <w:p w14:paraId="50321B37" w14:textId="5A201A79" w:rsidR="0070102A" w:rsidRPr="00D81C6C" w:rsidRDefault="007B6B7B" w:rsidP="00D81C6C">
      <w:pPr>
        <w:pStyle w:val="DateRangeItem"/>
      </w:pPr>
      <w:r w:rsidRPr="00D81C6C">
        <w:rPr>
          <w:color w:val="000000" w:themeColor="text1"/>
        </w:rPr>
        <w:t>2017</w:t>
      </w:r>
      <w:r w:rsidRPr="00D81C6C">
        <w:t>-2019</w:t>
      </w:r>
      <w:r w:rsidR="00FB7233" w:rsidRPr="00D81C6C">
        <w:tab/>
        <w:t xml:space="preserve">SSHRC Insight Development </w:t>
      </w:r>
      <w:r w:rsidR="00FB7233" w:rsidRPr="00D81C6C">
        <w:rPr>
          <w:color w:val="000000" w:themeColor="text1"/>
        </w:rPr>
        <w:t>Grant</w:t>
      </w:r>
    </w:p>
    <w:p w14:paraId="5FAF8C6A" w14:textId="765255C3" w:rsidR="00FB4F44" w:rsidRPr="00D81C6C" w:rsidRDefault="00FB4F44" w:rsidP="00D81C6C">
      <w:pPr>
        <w:pStyle w:val="DateRangeItem"/>
      </w:pPr>
      <w:r w:rsidRPr="00D81C6C">
        <w:rPr>
          <w:color w:val="000000" w:themeColor="text1"/>
        </w:rPr>
        <w:t>2015</w:t>
      </w:r>
      <w:r w:rsidRPr="00D81C6C">
        <w:t>-</w:t>
      </w:r>
      <w:r w:rsidR="0072793E" w:rsidRPr="00D81C6C">
        <w:t>20</w:t>
      </w:r>
      <w:r w:rsidRPr="00D81C6C">
        <w:t>16</w:t>
      </w:r>
      <w:r w:rsidR="00FB7233" w:rsidRPr="00D81C6C">
        <w:tab/>
        <w:t xml:space="preserve">Lee-Chin Institute for Corporate </w:t>
      </w:r>
      <w:r w:rsidR="00FB7233" w:rsidRPr="00D81C6C">
        <w:rPr>
          <w:color w:val="000000" w:themeColor="text1"/>
        </w:rPr>
        <w:t>Citizenship</w:t>
      </w:r>
    </w:p>
    <w:p w14:paraId="6B831362" w14:textId="3F1C8900" w:rsidR="00663BA3" w:rsidRPr="00D81C6C" w:rsidRDefault="00982652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13</w:t>
      </w:r>
      <w:r w:rsidR="00FB4F44" w:rsidRPr="00D81C6C">
        <w:t>-</w:t>
      </w:r>
      <w:r w:rsidR="0072793E" w:rsidRPr="00D81C6C">
        <w:t>20</w:t>
      </w:r>
      <w:r w:rsidR="000A5343" w:rsidRPr="00D81C6C">
        <w:t>14</w:t>
      </w:r>
      <w:r w:rsidR="00FB7233" w:rsidRPr="00D81C6C">
        <w:rPr>
          <w:b/>
        </w:rPr>
        <w:tab/>
      </w:r>
      <w:r w:rsidR="00FB7233" w:rsidRPr="00D81C6C">
        <w:t xml:space="preserve">Mellon Foundation Dissertation-Year </w:t>
      </w:r>
      <w:r w:rsidR="00FB7233" w:rsidRPr="00D81C6C">
        <w:rPr>
          <w:color w:val="000000" w:themeColor="text1"/>
        </w:rPr>
        <w:t>Grant</w:t>
      </w:r>
    </w:p>
    <w:p w14:paraId="6BBDB33C" w14:textId="751E807F" w:rsidR="00B0003B" w:rsidRPr="00D81C6C" w:rsidRDefault="0056602D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12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Kauffman Foundation Dissertation </w:t>
      </w:r>
      <w:r w:rsidR="00FB7233" w:rsidRPr="00D81C6C">
        <w:rPr>
          <w:color w:val="000000" w:themeColor="text1"/>
        </w:rPr>
        <w:t>Fellowship</w:t>
      </w:r>
    </w:p>
    <w:p w14:paraId="680D405D" w14:textId="2941F862" w:rsidR="00B0003B" w:rsidRPr="00D81C6C" w:rsidRDefault="009D56AC" w:rsidP="00D81C6C">
      <w:pPr>
        <w:pStyle w:val="DateRangeItem"/>
        <w:rPr>
          <w:b/>
        </w:rPr>
      </w:pPr>
      <w:r w:rsidRPr="00D81C6C">
        <w:rPr>
          <w:color w:val="000000" w:themeColor="text1"/>
        </w:rPr>
        <w:lastRenderedPageBreak/>
        <w:t>2011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Fulbright IIE </w:t>
      </w:r>
      <w:r w:rsidR="00FB7233" w:rsidRPr="00D81C6C">
        <w:rPr>
          <w:color w:val="000000" w:themeColor="text1"/>
        </w:rPr>
        <w:t>Scholar</w:t>
      </w:r>
    </w:p>
    <w:p w14:paraId="694D9CF0" w14:textId="1A136752" w:rsidR="00FB7233" w:rsidRPr="00D81C6C" w:rsidRDefault="00FB4F44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05</w:t>
      </w:r>
      <w:r w:rsidRPr="00D81C6C">
        <w:t>-</w:t>
      </w:r>
      <w:r w:rsidR="0072793E" w:rsidRPr="00D81C6C">
        <w:t>20</w:t>
      </w:r>
      <w:r w:rsidR="00B0003B" w:rsidRPr="00D81C6C">
        <w:t>06</w:t>
      </w:r>
      <w:r w:rsidR="00FB7233" w:rsidRPr="00D81C6C">
        <w:rPr>
          <w:b/>
        </w:rPr>
        <w:tab/>
      </w:r>
      <w:r w:rsidR="00FB7233" w:rsidRPr="00D81C6C">
        <w:t xml:space="preserve">Harris Fellowship, Yale </w:t>
      </w:r>
      <w:r w:rsidR="00FB7233" w:rsidRPr="00D81C6C">
        <w:rPr>
          <w:color w:val="000000" w:themeColor="text1"/>
        </w:rPr>
        <w:t>University</w:t>
      </w:r>
    </w:p>
    <w:p w14:paraId="672C2A6B" w14:textId="77CEDD8F" w:rsidR="002D76A7" w:rsidRPr="00D81C6C" w:rsidRDefault="004903AC" w:rsidP="00D81C6C">
      <w:pPr>
        <w:pStyle w:val="Heading2"/>
        <w:rPr>
          <w:lang w:val="en-CA"/>
        </w:rPr>
      </w:pPr>
      <w:r w:rsidRPr="00D81C6C">
        <w:rPr>
          <w:lang w:val="en-CA"/>
        </w:rPr>
        <w:t>JOURNAL PUBLICATIONS</w:t>
      </w:r>
    </w:p>
    <w:p w14:paraId="0E5006FE" w14:textId="77777777" w:rsidR="006A0277" w:rsidRDefault="006A0277" w:rsidP="006A0277">
      <w:pPr>
        <w:pStyle w:val="Item"/>
        <w:numPr>
          <w:ilvl w:val="0"/>
          <w:numId w:val="39"/>
        </w:numPr>
        <w:rPr>
          <w:i/>
          <w:iCs/>
        </w:rPr>
      </w:pPr>
      <w:r w:rsidRPr="00D81C6C">
        <w:t xml:space="preserve">Doering, Laura &amp; Amandine </w:t>
      </w:r>
      <w:proofErr w:type="spellStart"/>
      <w:r w:rsidRPr="00D81C6C">
        <w:t>Ody</w:t>
      </w:r>
      <w:proofErr w:type="spellEnd"/>
      <w:r w:rsidRPr="00D81C6C">
        <w:t xml:space="preserve">-Brasier. </w:t>
      </w:r>
      <w:r>
        <w:t xml:space="preserve">Forthcoming. </w:t>
      </w:r>
      <w:r w:rsidRPr="00D81C6C">
        <w:t xml:space="preserve">“Time and Punishment: How Individuals Respond to Sanctions in Voluntary Associations.” </w:t>
      </w:r>
      <w:r w:rsidRPr="00D81C6C">
        <w:rPr>
          <w:i/>
          <w:iCs/>
        </w:rPr>
        <w:t>American Journal of Sociology.</w:t>
      </w:r>
    </w:p>
    <w:p w14:paraId="1C6C1EDE" w14:textId="50F4FDDB" w:rsidR="00FB7233" w:rsidRDefault="008A4FFA" w:rsidP="00C22AF3">
      <w:pPr>
        <w:pStyle w:val="Item"/>
        <w:numPr>
          <w:ilvl w:val="0"/>
          <w:numId w:val="39"/>
        </w:numPr>
      </w:pPr>
      <w:r w:rsidRPr="00D81C6C">
        <w:t>Doering, Laura, and Kristen McNeill. 2020. “</w:t>
      </w:r>
      <w:hyperlink r:id="rId9" w:history="1">
        <w:r w:rsidRPr="006A0277">
          <w:rPr>
            <w:rStyle w:val="Hyperlink"/>
            <w:rFonts w:asciiTheme="minorBidi" w:hAnsiTheme="minorBidi" w:cstheme="minorBidi"/>
            <w:szCs w:val="20"/>
          </w:rPr>
          <w:t>Elaborating on the Abstract: Group Meaning-Making in a Colombian Microsaving</w:t>
        </w:r>
        <w:r w:rsidRPr="006A0277">
          <w:rPr>
            <w:rStyle w:val="Hyperlink"/>
            <w:rFonts w:asciiTheme="minorBidi" w:hAnsiTheme="minorBidi" w:cstheme="minorBidi"/>
            <w:szCs w:val="20"/>
          </w:rPr>
          <w:t>s</w:t>
        </w:r>
        <w:r w:rsidRPr="006A0277">
          <w:rPr>
            <w:rStyle w:val="Hyperlink"/>
            <w:rFonts w:asciiTheme="minorBidi" w:hAnsiTheme="minorBidi" w:cstheme="minorBidi"/>
            <w:szCs w:val="20"/>
          </w:rPr>
          <w:t xml:space="preserve"> Program</w:t>
        </w:r>
      </w:hyperlink>
      <w:r w:rsidRPr="00D81C6C">
        <w:t xml:space="preserve">.” </w:t>
      </w:r>
      <w:r w:rsidRPr="006A0277">
        <w:rPr>
          <w:i/>
          <w:iCs/>
        </w:rPr>
        <w:t>American Sociological Review</w:t>
      </w:r>
      <w:r w:rsidRPr="00D81C6C">
        <w:t xml:space="preserve"> 85(3):417–50.</w:t>
      </w:r>
    </w:p>
    <w:p w14:paraId="61BB9BBD" w14:textId="596768C0" w:rsidR="00682139" w:rsidRDefault="00682139" w:rsidP="00682139">
      <w:pPr>
        <w:pStyle w:val="Item"/>
        <w:numPr>
          <w:ilvl w:val="0"/>
          <w:numId w:val="44"/>
        </w:numPr>
        <w:ind w:left="1440"/>
      </w:pPr>
      <w:r>
        <w:t>2021 Faculty Article Award, Sociology of Development Section of the American Sociological Association</w:t>
      </w:r>
    </w:p>
    <w:p w14:paraId="622A3CD0" w14:textId="2F28EA1C" w:rsidR="006A0277" w:rsidRPr="00D81C6C" w:rsidRDefault="00076F61" w:rsidP="006A0277">
      <w:pPr>
        <w:pStyle w:val="Item"/>
        <w:numPr>
          <w:ilvl w:val="0"/>
          <w:numId w:val="39"/>
        </w:numPr>
        <w:rPr>
          <w:iCs/>
        </w:rPr>
      </w:pPr>
      <w:r w:rsidRPr="00D81C6C">
        <w:t xml:space="preserve">Doering, Laura &amp; Chris Liu. </w:t>
      </w:r>
      <w:r w:rsidR="00AA6094" w:rsidRPr="00D81C6C">
        <w:t>2019</w:t>
      </w:r>
      <w:r w:rsidRPr="00D81C6C">
        <w:t>. “</w:t>
      </w:r>
      <w:hyperlink r:id="rId10" w:history="1">
        <w:r w:rsidRPr="00D81C6C">
          <w:rPr>
            <w:rStyle w:val="Hyperlink"/>
            <w:rFonts w:asciiTheme="minorBidi" w:hAnsiTheme="minorBidi" w:cstheme="minorBidi"/>
            <w:szCs w:val="20"/>
          </w:rPr>
          <w:t>From the Ground Up: Gender, Self-Employment, and Space in a Colombian Housing Project</w:t>
        </w:r>
      </w:hyperlink>
      <w:r w:rsidRPr="00D81C6C">
        <w:t xml:space="preserve">.” </w:t>
      </w:r>
      <w:r w:rsidRPr="00D81C6C">
        <w:rPr>
          <w:i/>
        </w:rPr>
        <w:t>Sociology of Development.</w:t>
      </w:r>
      <w:r w:rsidR="00AA6094" w:rsidRPr="00D81C6C">
        <w:rPr>
          <w:iCs/>
        </w:rPr>
        <w:t xml:space="preserve"> 5(2): 198-224.</w:t>
      </w:r>
    </w:p>
    <w:p w14:paraId="7F92D8ED" w14:textId="08B12DE6" w:rsidR="006A0277" w:rsidRPr="00D81C6C" w:rsidRDefault="00714060" w:rsidP="006A0277">
      <w:pPr>
        <w:pStyle w:val="SubItem"/>
      </w:pPr>
      <w:r w:rsidRPr="00D81C6C">
        <w:t>Condensed version</w:t>
      </w:r>
      <w:r w:rsidR="00F57309" w:rsidRPr="00D81C6C">
        <w:t>: Doering &amp; Liu (2018). “</w:t>
      </w:r>
      <w:hyperlink r:id="rId11" w:history="1">
        <w:r w:rsidR="00F57309" w:rsidRPr="00D81C6C">
          <w:rPr>
            <w:rStyle w:val="Hyperlink"/>
            <w:iCs/>
            <w:sz w:val="20"/>
            <w:szCs w:val="20"/>
          </w:rPr>
          <w:t>Gender, Space, and Self-Employment in a Housing Project</w:t>
        </w:r>
      </w:hyperlink>
      <w:r w:rsidR="00F57309" w:rsidRPr="00D81C6C">
        <w:t>.”</w:t>
      </w:r>
      <w:r w:rsidRPr="00D81C6C">
        <w:t xml:space="preserve"> </w:t>
      </w:r>
      <w:r w:rsidRPr="00D81C6C">
        <w:rPr>
          <w:i/>
        </w:rPr>
        <w:t xml:space="preserve">Academy of Management </w:t>
      </w:r>
      <w:r w:rsidR="00F57309" w:rsidRPr="00D81C6C">
        <w:rPr>
          <w:i/>
        </w:rPr>
        <w:t xml:space="preserve">Best Paper </w:t>
      </w:r>
      <w:r w:rsidRPr="00D81C6C">
        <w:rPr>
          <w:i/>
        </w:rPr>
        <w:t>Proceedings</w:t>
      </w:r>
      <w:r w:rsidR="00F57309" w:rsidRPr="00D81C6C">
        <w:t xml:space="preserve"> 2018(1): 10207</w:t>
      </w:r>
      <w:r w:rsidR="00F57309" w:rsidRPr="00D81C6C">
        <w:rPr>
          <w:i/>
        </w:rPr>
        <w:t>.</w:t>
      </w:r>
    </w:p>
    <w:p w14:paraId="2CA8DB44" w14:textId="3D37A840" w:rsidR="0070102A" w:rsidRPr="00D81C6C" w:rsidRDefault="0070102A" w:rsidP="006A0277">
      <w:pPr>
        <w:pStyle w:val="Item"/>
        <w:numPr>
          <w:ilvl w:val="0"/>
          <w:numId w:val="39"/>
        </w:numPr>
        <w:rPr>
          <w:iCs/>
        </w:rPr>
      </w:pPr>
      <w:r w:rsidRPr="00D81C6C">
        <w:t xml:space="preserve">Doering, Laura. </w:t>
      </w:r>
      <w:r w:rsidR="00263284" w:rsidRPr="00D81C6C">
        <w:t xml:space="preserve">2018. </w:t>
      </w:r>
      <w:r w:rsidRPr="00D81C6C">
        <w:t>“</w:t>
      </w:r>
      <w:hyperlink r:id="rId12" w:history="1">
        <w:r w:rsidRPr="00D81C6C">
          <w:rPr>
            <w:rStyle w:val="Hyperlink"/>
            <w:rFonts w:asciiTheme="minorBidi" w:hAnsiTheme="minorBidi" w:cstheme="minorBidi"/>
            <w:szCs w:val="20"/>
          </w:rPr>
          <w:t>Risks, Returns and Relational Lending: Personal Ties in Microfinance</w:t>
        </w:r>
      </w:hyperlink>
      <w:r w:rsidR="00263284" w:rsidRPr="00D81C6C">
        <w:t>.</w:t>
      </w:r>
      <w:r w:rsidRPr="00D81C6C">
        <w:t>”</w:t>
      </w:r>
      <w:r w:rsidR="00D81C6C" w:rsidRPr="00D81C6C">
        <w:t xml:space="preserve"> </w:t>
      </w:r>
      <w:r w:rsidRPr="00D81C6C">
        <w:rPr>
          <w:i/>
        </w:rPr>
        <w:t>American Journal of Sociology</w:t>
      </w:r>
      <w:r w:rsidR="00263284" w:rsidRPr="00D81C6C">
        <w:rPr>
          <w:iCs/>
        </w:rPr>
        <w:t xml:space="preserve"> 123(5): </w:t>
      </w:r>
      <w:r w:rsidR="00825FD1" w:rsidRPr="00D81C6C">
        <w:rPr>
          <w:iCs/>
        </w:rPr>
        <w:t>1341-1381.</w:t>
      </w:r>
    </w:p>
    <w:p w14:paraId="6C055CDB" w14:textId="072EAA94" w:rsidR="006A0277" w:rsidRPr="00D81C6C" w:rsidRDefault="00DF571A" w:rsidP="006A0277">
      <w:pPr>
        <w:pStyle w:val="SubItem"/>
        <w:numPr>
          <w:ilvl w:val="2"/>
          <w:numId w:val="23"/>
        </w:numPr>
      </w:pPr>
      <w:r w:rsidRPr="00D81C6C">
        <w:t xml:space="preserve">2014 </w:t>
      </w:r>
      <w:r w:rsidR="0070102A" w:rsidRPr="00D81C6C">
        <w:t xml:space="preserve">Burt Outstanding </w:t>
      </w:r>
      <w:r w:rsidR="00977BE5" w:rsidRPr="00D81C6C">
        <w:t xml:space="preserve">Student </w:t>
      </w:r>
      <w:r w:rsidR="0070102A" w:rsidRPr="00D81C6C">
        <w:t>Paper Award</w:t>
      </w:r>
      <w:r w:rsidR="00682139">
        <w:t xml:space="preserve">, </w:t>
      </w:r>
      <w:r w:rsidR="0070102A" w:rsidRPr="00D81C6C">
        <w:t xml:space="preserve">Economic Sociology Section </w:t>
      </w:r>
      <w:r w:rsidR="000A2CF8" w:rsidRPr="00D81C6C">
        <w:t>of the American Sociological Association</w:t>
      </w:r>
    </w:p>
    <w:p w14:paraId="30ADB6AE" w14:textId="5B18AD8A" w:rsidR="004850D2" w:rsidRPr="00D81C6C" w:rsidRDefault="004850D2" w:rsidP="006A0277">
      <w:pPr>
        <w:pStyle w:val="Item"/>
        <w:numPr>
          <w:ilvl w:val="0"/>
          <w:numId w:val="39"/>
        </w:numPr>
        <w:rPr>
          <w:iCs/>
        </w:rPr>
      </w:pPr>
      <w:r w:rsidRPr="00D81C6C">
        <w:rPr>
          <w:iCs/>
        </w:rPr>
        <w:t xml:space="preserve">Ranganathan, </w:t>
      </w:r>
      <w:proofErr w:type="spellStart"/>
      <w:r w:rsidRPr="00D81C6C">
        <w:rPr>
          <w:iCs/>
        </w:rPr>
        <w:t>Aruna</w:t>
      </w:r>
      <w:proofErr w:type="spellEnd"/>
      <w:r w:rsidRPr="00D81C6C">
        <w:rPr>
          <w:iCs/>
        </w:rPr>
        <w:t xml:space="preserve"> &amp; Laura Doering. 2018. “</w:t>
      </w:r>
      <w:hyperlink r:id="rId13" w:history="1">
        <w:r w:rsidRPr="00D81C6C">
          <w:rPr>
            <w:rStyle w:val="Hyperlink"/>
            <w:rFonts w:asciiTheme="minorBidi" w:hAnsiTheme="minorBidi" w:cstheme="minorBidi"/>
            <w:iCs/>
            <w:szCs w:val="20"/>
          </w:rPr>
          <w:t>The (State-Private) Ties that Bind: Status, Occupations, and Economic Development in India</w:t>
        </w:r>
      </w:hyperlink>
      <w:r w:rsidRPr="00D81C6C">
        <w:rPr>
          <w:iCs/>
        </w:rPr>
        <w:t xml:space="preserve">.” </w:t>
      </w:r>
      <w:r w:rsidRPr="00D81C6C">
        <w:rPr>
          <w:i/>
        </w:rPr>
        <w:t>Academy of Management Best Paper Proceedings.</w:t>
      </w:r>
      <w:r w:rsidRPr="00D81C6C">
        <w:rPr>
          <w:iCs/>
        </w:rPr>
        <w:t xml:space="preserve"> 2018 (1): 10794.</w:t>
      </w:r>
    </w:p>
    <w:p w14:paraId="2C0E0C2E" w14:textId="097D7AE9" w:rsidR="006A0277" w:rsidRPr="00D81C6C" w:rsidRDefault="0033642E" w:rsidP="006A0277">
      <w:pPr>
        <w:pStyle w:val="SubItem"/>
        <w:numPr>
          <w:ilvl w:val="2"/>
          <w:numId w:val="24"/>
        </w:numPr>
      </w:pPr>
      <w:r w:rsidRPr="00D81C6C">
        <w:t>2018 Best International Paper, Runner-Up, OMT Division of the Academy of Management</w:t>
      </w:r>
    </w:p>
    <w:p w14:paraId="3182F925" w14:textId="41DC1E1F" w:rsidR="00FB7233" w:rsidRPr="00D81C6C" w:rsidRDefault="00BC7E1C" w:rsidP="006A0277">
      <w:pPr>
        <w:pStyle w:val="Item"/>
        <w:numPr>
          <w:ilvl w:val="0"/>
          <w:numId w:val="39"/>
        </w:numPr>
        <w:rPr>
          <w:iCs/>
        </w:rPr>
      </w:pPr>
      <w:r w:rsidRPr="00D81C6C">
        <w:t xml:space="preserve">Doering, Laura &amp; Sarah </w:t>
      </w:r>
      <w:proofErr w:type="spellStart"/>
      <w:r w:rsidRPr="00D81C6C">
        <w:t>Thébaud</w:t>
      </w:r>
      <w:proofErr w:type="spellEnd"/>
      <w:r w:rsidRPr="00D81C6C">
        <w:t xml:space="preserve">. </w:t>
      </w:r>
      <w:r w:rsidR="00F81C29" w:rsidRPr="00D81C6C">
        <w:t>2017</w:t>
      </w:r>
      <w:r w:rsidRPr="00D81C6C">
        <w:t>. “</w:t>
      </w:r>
      <w:hyperlink r:id="rId14" w:history="1">
        <w:r w:rsidR="00BE61DF" w:rsidRPr="00D81C6C">
          <w:rPr>
            <w:rStyle w:val="Hyperlink"/>
            <w:rFonts w:asciiTheme="minorBidi" w:hAnsiTheme="minorBidi" w:cstheme="minorBidi"/>
            <w:szCs w:val="20"/>
          </w:rPr>
          <w:t>The Effects of Gendered Occupational Roles on Men's and Women's Workplace Authority: Evidence from Microfinance</w:t>
        </w:r>
      </w:hyperlink>
      <w:r w:rsidRPr="00D81C6C">
        <w:t xml:space="preserve">.” </w:t>
      </w:r>
      <w:r w:rsidRPr="00D81C6C">
        <w:rPr>
          <w:i/>
        </w:rPr>
        <w:t>American Sociological Review</w:t>
      </w:r>
      <w:r w:rsidR="00F81C29" w:rsidRPr="00D81C6C">
        <w:rPr>
          <w:i/>
        </w:rPr>
        <w:t xml:space="preserve"> </w:t>
      </w:r>
      <w:r w:rsidR="00263284" w:rsidRPr="00D81C6C">
        <w:rPr>
          <w:iCs/>
        </w:rPr>
        <w:t>82 (3): 542–567</w:t>
      </w:r>
      <w:r w:rsidR="00F81C29" w:rsidRPr="00D81C6C">
        <w:rPr>
          <w:iCs/>
        </w:rPr>
        <w:t>.</w:t>
      </w:r>
    </w:p>
    <w:p w14:paraId="0B2A2340" w14:textId="7C505969" w:rsidR="00DF571A" w:rsidRPr="00D81C6C" w:rsidRDefault="00DF571A" w:rsidP="00D81C6C">
      <w:pPr>
        <w:pStyle w:val="SubItem"/>
        <w:numPr>
          <w:ilvl w:val="2"/>
          <w:numId w:val="25"/>
        </w:numPr>
      </w:pPr>
      <w:r w:rsidRPr="00D81C6C">
        <w:t>2018 Outstanding Article Prize</w:t>
      </w:r>
      <w:r w:rsidR="00714060" w:rsidRPr="00D81C6C">
        <w:t>,</w:t>
      </w:r>
      <w:r w:rsidRPr="00D81C6C">
        <w:t xml:space="preserve"> </w:t>
      </w:r>
      <w:r w:rsidR="00DF3C1F" w:rsidRPr="00D81C6C">
        <w:t xml:space="preserve">Honorable Mention, </w:t>
      </w:r>
      <w:r w:rsidRPr="00D81C6C">
        <w:t>Inequality, Poverty, and Mobility Section of the American Sociological Association</w:t>
      </w:r>
    </w:p>
    <w:p w14:paraId="4557B395" w14:textId="7DF715C1" w:rsidR="006A0277" w:rsidRPr="006A0277" w:rsidRDefault="00585127" w:rsidP="006A0277">
      <w:pPr>
        <w:pStyle w:val="SubItem"/>
        <w:numPr>
          <w:ilvl w:val="2"/>
          <w:numId w:val="25"/>
        </w:numPr>
        <w:rPr>
          <w:iCs/>
          <w:szCs w:val="20"/>
        </w:rPr>
      </w:pPr>
      <w:r w:rsidRPr="00D81C6C">
        <w:rPr>
          <w:iCs/>
        </w:rPr>
        <w:t>Profiled in</w:t>
      </w:r>
      <w:r w:rsidR="00186A15" w:rsidRPr="00D81C6C">
        <w:rPr>
          <w:iCs/>
        </w:rPr>
        <w:t xml:space="preserve"> </w:t>
      </w:r>
      <w:hyperlink r:id="rId15" w:history="1">
        <w:r w:rsidR="00186A15" w:rsidRPr="00D81C6C">
          <w:rPr>
            <w:rStyle w:val="Hyperlink"/>
            <w:i/>
            <w:sz w:val="20"/>
            <w:szCs w:val="20"/>
          </w:rPr>
          <w:t>The Globe and Mail</w:t>
        </w:r>
      </w:hyperlink>
      <w:r w:rsidR="00186A15" w:rsidRPr="00D81C6C">
        <w:rPr>
          <w:i/>
        </w:rPr>
        <w:t>,</w:t>
      </w:r>
      <w:r w:rsidRPr="00D81C6C">
        <w:rPr>
          <w:iCs/>
        </w:rPr>
        <w:t xml:space="preserve"> </w:t>
      </w:r>
      <w:hyperlink r:id="rId16" w:history="1">
        <w:proofErr w:type="spellStart"/>
        <w:r w:rsidRPr="00D81C6C">
          <w:rPr>
            <w:rStyle w:val="Hyperlink"/>
            <w:i/>
            <w:sz w:val="20"/>
            <w:szCs w:val="20"/>
          </w:rPr>
          <w:t>Nonprofit</w:t>
        </w:r>
        <w:proofErr w:type="spellEnd"/>
        <w:r w:rsidRPr="00D81C6C">
          <w:rPr>
            <w:rStyle w:val="Hyperlink"/>
            <w:i/>
            <w:sz w:val="20"/>
            <w:szCs w:val="20"/>
          </w:rPr>
          <w:t xml:space="preserve"> Quarterly</w:t>
        </w:r>
      </w:hyperlink>
      <w:r w:rsidRPr="00D81C6C">
        <w:t xml:space="preserve">, </w:t>
      </w:r>
      <w:hyperlink r:id="rId17" w:history="1">
        <w:r w:rsidRPr="00D81C6C">
          <w:rPr>
            <w:rStyle w:val="Hyperlink"/>
            <w:i/>
            <w:sz w:val="20"/>
            <w:szCs w:val="20"/>
          </w:rPr>
          <w:t>Personnel Today</w:t>
        </w:r>
      </w:hyperlink>
      <w:r w:rsidRPr="00D81C6C">
        <w:t xml:space="preserve">, </w:t>
      </w:r>
      <w:hyperlink r:id="rId18" w:history="1">
        <w:r w:rsidRPr="00D81C6C">
          <w:rPr>
            <w:rStyle w:val="Hyperlink"/>
            <w:i/>
            <w:sz w:val="20"/>
            <w:szCs w:val="20"/>
          </w:rPr>
          <w:t>Workplace Insight</w:t>
        </w:r>
      </w:hyperlink>
      <w:r w:rsidRPr="00D81C6C">
        <w:rPr>
          <w:i/>
        </w:rPr>
        <w:t>,</w:t>
      </w:r>
      <w:r w:rsidRPr="00D81C6C">
        <w:t xml:space="preserve"> </w:t>
      </w:r>
      <w:hyperlink r:id="rId19" w:history="1">
        <w:r w:rsidR="00BE61DF" w:rsidRPr="00D81C6C">
          <w:rPr>
            <w:rStyle w:val="Hyperlink"/>
            <w:i/>
            <w:sz w:val="20"/>
            <w:szCs w:val="20"/>
          </w:rPr>
          <w:t>Growth Business</w:t>
        </w:r>
      </w:hyperlink>
      <w:r w:rsidR="00B258F3" w:rsidRPr="00D81C6C">
        <w:rPr>
          <w:rStyle w:val="Hyperlink"/>
          <w:iCs/>
          <w:color w:val="000000" w:themeColor="text1"/>
          <w:sz w:val="20"/>
          <w:szCs w:val="20"/>
          <w:u w:val="none"/>
        </w:rPr>
        <w:t xml:space="preserve">, </w:t>
      </w:r>
      <w:hyperlink r:id="rId20" w:history="1">
        <w:r w:rsidR="00B258F3" w:rsidRPr="00D81C6C">
          <w:rPr>
            <w:rStyle w:val="Hyperlink"/>
            <w:i/>
            <w:sz w:val="20"/>
            <w:szCs w:val="20"/>
          </w:rPr>
          <w:t>ASA News</w:t>
        </w:r>
      </w:hyperlink>
      <w:r w:rsidR="00B258F3" w:rsidRPr="00D81C6C">
        <w:rPr>
          <w:rStyle w:val="Hyperlink"/>
          <w:i/>
          <w:color w:val="000000" w:themeColor="text1"/>
          <w:sz w:val="20"/>
          <w:szCs w:val="20"/>
          <w:u w:val="none"/>
        </w:rPr>
        <w:t>,</w:t>
      </w:r>
      <w:r w:rsidR="00B258F3" w:rsidRPr="00D81C6C">
        <w:rPr>
          <w:rStyle w:val="Hyperlink"/>
          <w:iCs/>
          <w:color w:val="000000" w:themeColor="text1"/>
          <w:sz w:val="20"/>
          <w:szCs w:val="20"/>
          <w:u w:val="none"/>
        </w:rPr>
        <w:t xml:space="preserve"> and </w:t>
      </w:r>
      <w:hyperlink r:id="rId21" w:history="1">
        <w:r w:rsidR="00B258F3" w:rsidRPr="00D81C6C">
          <w:rPr>
            <w:rStyle w:val="Hyperlink"/>
            <w:i/>
            <w:sz w:val="20"/>
            <w:szCs w:val="20"/>
          </w:rPr>
          <w:t>The Society Pages</w:t>
        </w:r>
      </w:hyperlink>
    </w:p>
    <w:p w14:paraId="051B4613" w14:textId="31F5FF81" w:rsidR="00FB7233" w:rsidRPr="00D81C6C" w:rsidRDefault="002D76A7" w:rsidP="006A0277">
      <w:pPr>
        <w:pStyle w:val="Item"/>
        <w:numPr>
          <w:ilvl w:val="0"/>
          <w:numId w:val="39"/>
        </w:numPr>
      </w:pPr>
      <w:r w:rsidRPr="00D81C6C">
        <w:t>Doering, Laura. 2016. “</w:t>
      </w:r>
      <w:hyperlink r:id="rId22" w:history="1">
        <w:r w:rsidR="008A088A" w:rsidRPr="00D81C6C">
          <w:rPr>
            <w:rStyle w:val="Hyperlink"/>
            <w:rFonts w:asciiTheme="minorBidi" w:hAnsiTheme="minorBidi" w:cstheme="minorBidi"/>
            <w:szCs w:val="20"/>
          </w:rPr>
          <w:t>Necessity is the Mother of Isomorphism: Poverty and Market Creativity in Panama</w:t>
        </w:r>
      </w:hyperlink>
      <w:r w:rsidRPr="00D81C6C">
        <w:t xml:space="preserve">.” </w:t>
      </w:r>
      <w:r w:rsidRPr="00D81C6C">
        <w:rPr>
          <w:i/>
        </w:rPr>
        <w:t>Sociology of Development</w:t>
      </w:r>
      <w:r w:rsidRPr="00D81C6C">
        <w:t xml:space="preserve"> 2 (3): 235–64.</w:t>
      </w:r>
    </w:p>
    <w:p w14:paraId="0A4852FE" w14:textId="089CDEC8" w:rsidR="00374FE9" w:rsidRPr="00D81C6C" w:rsidRDefault="000A2CF8" w:rsidP="006A0277">
      <w:pPr>
        <w:pStyle w:val="SubItem"/>
        <w:numPr>
          <w:ilvl w:val="2"/>
          <w:numId w:val="26"/>
        </w:numPr>
        <w:spacing w:line="276" w:lineRule="auto"/>
      </w:pPr>
      <w:r w:rsidRPr="00D81C6C">
        <w:t>2012 Spring Institute Award</w:t>
      </w:r>
      <w:r w:rsidR="00374FE9" w:rsidRPr="00D81C6C">
        <w:t>, Department of Sociology, University of Chicago</w:t>
      </w:r>
    </w:p>
    <w:p w14:paraId="041C3F10" w14:textId="7BC66239" w:rsidR="008C5854" w:rsidRPr="00D81C6C" w:rsidRDefault="008C5854" w:rsidP="006A0277">
      <w:pPr>
        <w:pStyle w:val="SubItem"/>
        <w:numPr>
          <w:ilvl w:val="2"/>
          <w:numId w:val="26"/>
        </w:numPr>
        <w:spacing w:line="276" w:lineRule="auto"/>
      </w:pPr>
      <w:r w:rsidRPr="00D81C6C">
        <w:t>2014 Baker Prize, Division of Social Sciences, University of Chicago</w:t>
      </w:r>
    </w:p>
    <w:p w14:paraId="1EDD156D" w14:textId="77777777" w:rsidR="00FB7233" w:rsidRPr="00D81C6C" w:rsidRDefault="008C5854" w:rsidP="006A0277">
      <w:pPr>
        <w:pStyle w:val="SubItem"/>
        <w:numPr>
          <w:ilvl w:val="2"/>
          <w:numId w:val="26"/>
        </w:numPr>
        <w:spacing w:line="276" w:lineRule="auto"/>
      </w:pPr>
      <w:r w:rsidRPr="00D81C6C">
        <w:t xml:space="preserve">Profiled in </w:t>
      </w:r>
      <w:hyperlink r:id="rId23" w:history="1">
        <w:r w:rsidRPr="00D81C6C">
          <w:rPr>
            <w:rStyle w:val="Hyperlink"/>
            <w:i/>
            <w:sz w:val="20"/>
            <w:szCs w:val="20"/>
          </w:rPr>
          <w:t>The New York Times</w:t>
        </w:r>
      </w:hyperlink>
      <w:r w:rsidRPr="00D81C6C">
        <w:rPr>
          <w:i/>
        </w:rPr>
        <w:t xml:space="preserve"> </w:t>
      </w:r>
      <w:r w:rsidRPr="00D81C6C">
        <w:t xml:space="preserve">and </w:t>
      </w:r>
      <w:hyperlink r:id="rId24" w:history="1">
        <w:r w:rsidRPr="00D81C6C">
          <w:rPr>
            <w:rStyle w:val="Hyperlink"/>
            <w:i/>
            <w:sz w:val="20"/>
            <w:szCs w:val="20"/>
          </w:rPr>
          <w:t>The Globe and Mail</w:t>
        </w:r>
      </w:hyperlink>
    </w:p>
    <w:p w14:paraId="200E0487" w14:textId="56DAB19F" w:rsidR="004903AC" w:rsidRPr="00D81C6C" w:rsidRDefault="004903AC" w:rsidP="00D81C6C">
      <w:pPr>
        <w:pStyle w:val="Heading2"/>
        <w:rPr>
          <w:lang w:val="en-CA"/>
        </w:rPr>
      </w:pPr>
      <w:r w:rsidRPr="00D81C6C">
        <w:rPr>
          <w:lang w:val="en-CA"/>
        </w:rPr>
        <w:t>WORK</w:t>
      </w:r>
      <w:r w:rsidR="00C36C79" w:rsidRPr="00D81C6C">
        <w:rPr>
          <w:lang w:val="en-CA"/>
        </w:rPr>
        <w:t>ING PAPERS</w:t>
      </w:r>
    </w:p>
    <w:p w14:paraId="10BE0A87" w14:textId="6F811D60" w:rsidR="00FB7233" w:rsidRPr="00D81C6C" w:rsidRDefault="00B31EAE" w:rsidP="006A0277">
      <w:pPr>
        <w:pStyle w:val="Item"/>
        <w:numPr>
          <w:ilvl w:val="0"/>
          <w:numId w:val="41"/>
        </w:numPr>
      </w:pPr>
      <w:r w:rsidRPr="00D81C6C">
        <w:t>Doering, Laura &amp; Tyler Wry. “</w:t>
      </w:r>
      <w:r w:rsidR="00C36C79" w:rsidRPr="00D81C6C">
        <w:t>Social Impact at the Base of the Pyramid: Serving the Poor and Employee Exit</w:t>
      </w:r>
      <w:r w:rsidRPr="00D81C6C">
        <w:t xml:space="preserve">.” </w:t>
      </w:r>
      <w:r w:rsidR="00861A99">
        <w:t xml:space="preserve">Revise and resubmit at </w:t>
      </w:r>
      <w:r w:rsidR="00861A99">
        <w:rPr>
          <w:i/>
          <w:iCs/>
        </w:rPr>
        <w:t>Journal of Business Venturing.</w:t>
      </w:r>
    </w:p>
    <w:p w14:paraId="1B008B2D" w14:textId="5713F91C" w:rsidR="00FB7233" w:rsidRPr="00D81C6C" w:rsidRDefault="00D62010" w:rsidP="006A0277">
      <w:pPr>
        <w:pStyle w:val="Item"/>
        <w:numPr>
          <w:ilvl w:val="0"/>
          <w:numId w:val="41"/>
        </w:numPr>
        <w:rPr>
          <w:iCs/>
        </w:rPr>
      </w:pPr>
      <w:r w:rsidRPr="00D81C6C">
        <w:rPr>
          <w:iCs/>
        </w:rPr>
        <w:t xml:space="preserve">Ranganathan, </w:t>
      </w:r>
      <w:proofErr w:type="spellStart"/>
      <w:r w:rsidRPr="00D81C6C">
        <w:rPr>
          <w:iCs/>
        </w:rPr>
        <w:t>Aruna</w:t>
      </w:r>
      <w:proofErr w:type="spellEnd"/>
      <w:r w:rsidRPr="00D81C6C">
        <w:rPr>
          <w:iCs/>
        </w:rPr>
        <w:t xml:space="preserve"> &amp; Laura Doering. “</w:t>
      </w:r>
      <w:r w:rsidRPr="00D81C6C">
        <w:t>Pursuing Social Closure: How Exclusionary Tactics Shape State-Private Collaborations for Economic Development.”</w:t>
      </w:r>
      <w:r w:rsidR="006A0277">
        <w:t xml:space="preserve"> Under review.</w:t>
      </w:r>
    </w:p>
    <w:p w14:paraId="70809D63" w14:textId="346D4B4C" w:rsidR="00D16920" w:rsidRPr="00D81C6C" w:rsidRDefault="00D16920" w:rsidP="00D81C6C">
      <w:pPr>
        <w:pStyle w:val="Heading2"/>
        <w:rPr>
          <w:lang w:val="en-CA"/>
        </w:rPr>
      </w:pPr>
      <w:r w:rsidRPr="00D81C6C">
        <w:rPr>
          <w:lang w:val="en-CA"/>
        </w:rPr>
        <w:lastRenderedPageBreak/>
        <w:t>BOOK CHAPTERS &amp; REVIEWS</w:t>
      </w:r>
    </w:p>
    <w:p w14:paraId="440E3873" w14:textId="419E0055" w:rsidR="00FB7233" w:rsidRPr="00D81C6C" w:rsidRDefault="0070102A" w:rsidP="00F844E5">
      <w:pPr>
        <w:pStyle w:val="Item"/>
        <w:numPr>
          <w:ilvl w:val="0"/>
          <w:numId w:val="42"/>
        </w:numPr>
        <w:rPr>
          <w:lang w:eastAsia="zh-CN"/>
        </w:rPr>
      </w:pPr>
      <w:r w:rsidRPr="00D81C6C">
        <w:t xml:space="preserve">Doering, Laura. </w:t>
      </w:r>
      <w:r w:rsidR="00BA186F" w:rsidRPr="00D81C6C">
        <w:t xml:space="preserve">2018. </w:t>
      </w:r>
      <w:r w:rsidRPr="00D81C6C">
        <w:t>“</w:t>
      </w:r>
      <w:hyperlink r:id="rId25" w:history="1">
        <w:r w:rsidRPr="00B07163">
          <w:rPr>
            <w:rStyle w:val="Hyperlink"/>
          </w:rPr>
          <w:t>Book Review: Freedom from Work</w:t>
        </w:r>
      </w:hyperlink>
      <w:r w:rsidRPr="00D81C6C">
        <w:t xml:space="preserve">.” </w:t>
      </w:r>
      <w:r w:rsidR="00632F8A" w:rsidRPr="00D81C6C">
        <w:rPr>
          <w:i/>
        </w:rPr>
        <w:t xml:space="preserve">American Journal of </w:t>
      </w:r>
      <w:r w:rsidR="00CD1FF6" w:rsidRPr="00D81C6C">
        <w:rPr>
          <w:i/>
        </w:rPr>
        <w:t xml:space="preserve">Sociology </w:t>
      </w:r>
      <w:r w:rsidR="00CD1FF6" w:rsidRPr="00D81C6C">
        <w:t>123(4):1230-1231.</w:t>
      </w:r>
    </w:p>
    <w:p w14:paraId="2535FB1A" w14:textId="49839AE7" w:rsidR="00FB7233" w:rsidRPr="00D81C6C" w:rsidRDefault="00A342BF" w:rsidP="00F844E5">
      <w:pPr>
        <w:pStyle w:val="Item"/>
        <w:numPr>
          <w:ilvl w:val="0"/>
          <w:numId w:val="42"/>
        </w:numPr>
      </w:pPr>
      <w:r w:rsidRPr="00D81C6C">
        <w:t xml:space="preserve">Doering, Laura and Mauro Small. 2016. “Sustainable Enterprise in Panama.” Pp. 122–28 in </w:t>
      </w:r>
      <w:r w:rsidRPr="00D81C6C">
        <w:rPr>
          <w:i/>
          <w:iCs/>
        </w:rPr>
        <w:t>The</w:t>
      </w:r>
      <w:r w:rsidR="00D81C6C" w:rsidRPr="00D81C6C">
        <w:rPr>
          <w:i/>
          <w:iCs/>
        </w:rPr>
        <w:t xml:space="preserve"> </w:t>
      </w:r>
      <w:r w:rsidRPr="00D81C6C">
        <w:rPr>
          <w:i/>
          <w:iCs/>
        </w:rPr>
        <w:t>World Guide to Sustainable Enterprise</w:t>
      </w:r>
      <w:r w:rsidRPr="00D81C6C">
        <w:t>. Vol. 4, edited by W. Visser. Sheffield, UK: Greenleaf.</w:t>
      </w:r>
    </w:p>
    <w:p w14:paraId="42D0BCD9" w14:textId="7EFD7EFC" w:rsidR="00FB7233" w:rsidRDefault="0022161A" w:rsidP="00F844E5">
      <w:pPr>
        <w:pStyle w:val="Item"/>
        <w:numPr>
          <w:ilvl w:val="0"/>
          <w:numId w:val="42"/>
        </w:numPr>
      </w:pPr>
      <w:proofErr w:type="spellStart"/>
      <w:r w:rsidRPr="00D81C6C">
        <w:t>Yenkey</w:t>
      </w:r>
      <w:proofErr w:type="spellEnd"/>
      <w:r w:rsidRPr="00D81C6C">
        <w:t xml:space="preserve">, Christopher, Laura Doering, and Pete Aceves. 2015. “Is Kenya’s Digital Revolution </w:t>
      </w:r>
      <w:proofErr w:type="spellStart"/>
      <w:r w:rsidRPr="00D81C6C">
        <w:t>Informalising</w:t>
      </w:r>
      <w:proofErr w:type="spellEnd"/>
      <w:r w:rsidRPr="00D81C6C">
        <w:t xml:space="preserve"> Financial Inclusion?” Pp. 183–210 in </w:t>
      </w:r>
      <w:hyperlink r:id="rId26" w:history="1">
        <w:r w:rsidRPr="00D81C6C">
          <w:rPr>
            <w:rStyle w:val="Hyperlink"/>
            <w:rFonts w:asciiTheme="minorBidi" w:hAnsiTheme="minorBidi" w:cstheme="minorBidi"/>
            <w:i/>
            <w:iCs/>
            <w:szCs w:val="20"/>
          </w:rPr>
          <w:t>Kenya’s Financial Transformation in the 21st Century</w:t>
        </w:r>
        <w:r w:rsidRPr="00D81C6C">
          <w:rPr>
            <w:rStyle w:val="Hyperlink"/>
            <w:rFonts w:asciiTheme="minorBidi" w:hAnsiTheme="minorBidi" w:cstheme="minorBidi"/>
            <w:szCs w:val="20"/>
          </w:rPr>
          <w:t>,</w:t>
        </w:r>
      </w:hyperlink>
      <w:r w:rsidRPr="00D81C6C">
        <w:t xml:space="preserve"> edited by A. </w:t>
      </w:r>
      <w:proofErr w:type="spellStart"/>
      <w:r w:rsidRPr="00D81C6C">
        <w:t>Heyer</w:t>
      </w:r>
      <w:proofErr w:type="spellEnd"/>
      <w:r w:rsidRPr="00D81C6C">
        <w:t xml:space="preserve"> and M. King. Nairobi: FSD Kenya.</w:t>
      </w:r>
    </w:p>
    <w:p w14:paraId="5DFD7D9C" w14:textId="3AEBFE1C" w:rsidR="00B07163" w:rsidRPr="00D81C6C" w:rsidRDefault="00B07163" w:rsidP="00F844E5">
      <w:pPr>
        <w:pStyle w:val="Item"/>
        <w:numPr>
          <w:ilvl w:val="0"/>
          <w:numId w:val="42"/>
        </w:numPr>
      </w:pPr>
      <w:r>
        <w:t>Doering, Laura. 2014. “</w:t>
      </w:r>
      <w:hyperlink r:id="rId27" w:history="1">
        <w:r w:rsidRPr="00B07163">
          <w:rPr>
            <w:rStyle w:val="Hyperlink"/>
          </w:rPr>
          <w:t>Book Review: The Outsider Entrepreneurs</w:t>
        </w:r>
      </w:hyperlink>
      <w:r>
        <w:t xml:space="preserve">.” </w:t>
      </w:r>
      <w:r>
        <w:rPr>
          <w:i/>
          <w:iCs/>
        </w:rPr>
        <w:t>American Journal of Sociology.</w:t>
      </w:r>
      <w:r>
        <w:t xml:space="preserve"> 120(4):1245-47.</w:t>
      </w:r>
    </w:p>
    <w:p w14:paraId="784AB100" w14:textId="04225B9F" w:rsidR="00FB7233" w:rsidRPr="00B07163" w:rsidRDefault="0033642E" w:rsidP="00B07163">
      <w:pPr>
        <w:pStyle w:val="Heading2"/>
        <w:rPr>
          <w:lang w:val="en-CA"/>
        </w:rPr>
      </w:pPr>
      <w:r w:rsidRPr="00B07163">
        <w:rPr>
          <w:rFonts w:eastAsia="Batang" w:cs="Times New Roman"/>
          <w:sz w:val="20"/>
          <w:szCs w:val="24"/>
        </w:rPr>
        <w:fldChar w:fldCharType="begin"/>
      </w:r>
      <w:r w:rsidRPr="00D81C6C">
        <w:instrText xml:space="preserve"> ADDIN ZOTERO_BIBL {"custom":[]} CSL_BIBLIOGRAPHY </w:instrText>
      </w:r>
      <w:r w:rsidR="003010D9">
        <w:rPr>
          <w:rFonts w:eastAsia="Batang" w:cs="Times New Roman"/>
          <w:sz w:val="20"/>
          <w:szCs w:val="24"/>
        </w:rPr>
        <w:fldChar w:fldCharType="separate"/>
      </w:r>
      <w:r w:rsidRPr="00B07163">
        <w:rPr>
          <w:lang w:val="en-CA"/>
        </w:rPr>
        <w:fldChar w:fldCharType="end"/>
      </w:r>
      <w:r w:rsidR="00422B55" w:rsidRPr="00B07163">
        <w:rPr>
          <w:lang w:val="en-CA"/>
        </w:rPr>
        <w:t xml:space="preserve">MEDIA </w:t>
      </w:r>
      <w:r w:rsidR="000F5B49" w:rsidRPr="00B07163">
        <w:rPr>
          <w:lang w:val="en-CA"/>
        </w:rPr>
        <w:t>COMMENTARY</w:t>
      </w:r>
    </w:p>
    <w:p w14:paraId="0A70A3BB" w14:textId="77777777" w:rsidR="00FB7233" w:rsidRPr="00D81C6C" w:rsidRDefault="002B5F58" w:rsidP="00F844E5">
      <w:pPr>
        <w:pStyle w:val="Item"/>
        <w:numPr>
          <w:ilvl w:val="0"/>
          <w:numId w:val="43"/>
        </w:numPr>
      </w:pPr>
      <w:r w:rsidRPr="00861A99">
        <w:rPr>
          <w:lang w:val="nl-NL"/>
        </w:rPr>
        <w:t xml:space="preserve">Doering, Laura &amp; Jan Doering. </w:t>
      </w:r>
      <w:r w:rsidR="00F42FA6" w:rsidRPr="00861A99">
        <w:rPr>
          <w:lang w:val="nl-NL"/>
        </w:rPr>
        <w:t xml:space="preserve">September 3, 2019. </w:t>
      </w:r>
      <w:r w:rsidR="00F42FA6" w:rsidRPr="00D81C6C">
        <w:t>“</w:t>
      </w:r>
      <w:hyperlink r:id="rId28" w:history="1">
        <w:r w:rsidR="00F42FA6" w:rsidRPr="00D81C6C">
          <w:rPr>
            <w:rStyle w:val="Hyperlink"/>
            <w:rFonts w:asciiTheme="minorBidi" w:hAnsiTheme="minorBidi" w:cstheme="minorBidi"/>
            <w:szCs w:val="20"/>
          </w:rPr>
          <w:t>Investing in Canada or addressing climate change – a choice we shouldn’t have to make</w:t>
        </w:r>
      </w:hyperlink>
      <w:r w:rsidR="00F42FA6" w:rsidRPr="00D81C6C">
        <w:t xml:space="preserve">.” </w:t>
      </w:r>
      <w:r w:rsidR="00F42FA6" w:rsidRPr="00D81C6C">
        <w:rPr>
          <w:i/>
          <w:iCs/>
        </w:rPr>
        <w:t>The Globe and Mail.</w:t>
      </w:r>
    </w:p>
    <w:p w14:paraId="7BC8C1F4" w14:textId="77777777" w:rsidR="00FB7233" w:rsidRPr="00D81C6C" w:rsidRDefault="004462A0" w:rsidP="00F844E5">
      <w:pPr>
        <w:pStyle w:val="Item"/>
        <w:numPr>
          <w:ilvl w:val="0"/>
          <w:numId w:val="43"/>
        </w:numPr>
        <w:rPr>
          <w:i/>
          <w:iCs/>
        </w:rPr>
      </w:pPr>
      <w:r w:rsidRPr="00D81C6C">
        <w:t>Doering, Laura. June 12, 2019. “</w:t>
      </w:r>
      <w:hyperlink r:id="rId29" w:history="1">
        <w:r w:rsidRPr="00D81C6C">
          <w:rPr>
            <w:rStyle w:val="Hyperlink"/>
            <w:rFonts w:asciiTheme="minorBidi" w:hAnsiTheme="minorBidi" w:cstheme="minorBidi"/>
            <w:szCs w:val="20"/>
          </w:rPr>
          <w:t>The Value of an Old-Fashioned Visit to Your Bank Branch</w:t>
        </w:r>
      </w:hyperlink>
      <w:r w:rsidRPr="00D81C6C">
        <w:t xml:space="preserve">.” </w:t>
      </w:r>
      <w:r w:rsidRPr="00D81C6C">
        <w:rPr>
          <w:i/>
          <w:iCs/>
        </w:rPr>
        <w:t>The Conversation.</w:t>
      </w:r>
    </w:p>
    <w:p w14:paraId="3A5DEF3D" w14:textId="77777777" w:rsidR="00FB7233" w:rsidRPr="00D81C6C" w:rsidRDefault="001811A9" w:rsidP="00F844E5">
      <w:pPr>
        <w:pStyle w:val="Item"/>
        <w:numPr>
          <w:ilvl w:val="0"/>
          <w:numId w:val="43"/>
        </w:numPr>
      </w:pPr>
      <w:r w:rsidRPr="00D81C6C">
        <w:t>Doering, Laura. January 3, 2019. “</w:t>
      </w:r>
      <w:hyperlink r:id="rId30" w:history="1">
        <w:r w:rsidRPr="00D81C6C">
          <w:rPr>
            <w:rStyle w:val="Hyperlink"/>
            <w:rFonts w:asciiTheme="minorBidi" w:hAnsiTheme="minorBidi" w:cstheme="minorBidi"/>
            <w:szCs w:val="20"/>
          </w:rPr>
          <w:t>Risks, returns, and relational lending: Personal ties in microfinance.</w:t>
        </w:r>
      </w:hyperlink>
      <w:r w:rsidRPr="00D81C6C">
        <w:rPr>
          <w:rStyle w:val="Hyperlink"/>
          <w:rFonts w:asciiTheme="minorBidi" w:hAnsiTheme="minorBidi" w:cstheme="minorBidi"/>
          <w:szCs w:val="20"/>
        </w:rPr>
        <w:t>”</w:t>
      </w:r>
      <w:r w:rsidRPr="00D81C6C">
        <w:rPr>
          <w:rStyle w:val="Hyperlink"/>
          <w:rFonts w:asciiTheme="minorBidi" w:hAnsiTheme="minorBidi" w:cstheme="minorBidi"/>
          <w:szCs w:val="20"/>
          <w:u w:val="none"/>
        </w:rPr>
        <w:t xml:space="preserve"> </w:t>
      </w:r>
      <w:r w:rsidRPr="00D81C6C">
        <w:rPr>
          <w:i/>
          <w:iCs/>
        </w:rPr>
        <w:t>Work in Progress: Sociology on the Economy, Work, and Inequality.</w:t>
      </w:r>
    </w:p>
    <w:p w14:paraId="3284AF19" w14:textId="77777777" w:rsidR="00FB7233" w:rsidRPr="00D81C6C" w:rsidRDefault="0015180C" w:rsidP="00F844E5">
      <w:pPr>
        <w:pStyle w:val="Item"/>
        <w:numPr>
          <w:ilvl w:val="0"/>
          <w:numId w:val="43"/>
        </w:numPr>
        <w:rPr>
          <w:i/>
          <w:iCs/>
        </w:rPr>
      </w:pPr>
      <w:r w:rsidRPr="00D81C6C">
        <w:t>Doering, Laura &amp; Sarah Kaplan. February 1, 2018. “</w:t>
      </w:r>
      <w:hyperlink r:id="rId31" w:tgtFrame="_blank" w:history="1">
        <w:r w:rsidRPr="00D81C6C">
          <w:rPr>
            <w:rStyle w:val="Hyperlink"/>
            <w:rFonts w:asciiTheme="minorBidi" w:hAnsiTheme="minorBidi" w:cstheme="minorBidi"/>
            <w:szCs w:val="20"/>
          </w:rPr>
          <w:t>Beyond Policy: How Gendered Interactions on the Ground Shape Development</w:t>
        </w:r>
      </w:hyperlink>
      <w:r w:rsidRPr="00D81C6C">
        <w:t xml:space="preserve">.” </w:t>
      </w:r>
      <w:r w:rsidRPr="00D81C6C">
        <w:rPr>
          <w:i/>
          <w:iCs/>
        </w:rPr>
        <w:t>Stanford Social Innovation Review.</w:t>
      </w:r>
    </w:p>
    <w:p w14:paraId="150886DA" w14:textId="77777777" w:rsidR="00FB7233" w:rsidRPr="00D81C6C" w:rsidRDefault="00365BED" w:rsidP="00F844E5">
      <w:pPr>
        <w:pStyle w:val="Item"/>
        <w:numPr>
          <w:ilvl w:val="0"/>
          <w:numId w:val="43"/>
        </w:numPr>
        <w:rPr>
          <w:i/>
          <w:iCs/>
        </w:rPr>
      </w:pPr>
      <w:r w:rsidRPr="00D81C6C">
        <w:t xml:space="preserve">Doering, Laura &amp; Sarah </w:t>
      </w:r>
      <w:proofErr w:type="spellStart"/>
      <w:r w:rsidRPr="00D81C6C">
        <w:t>Thébaud</w:t>
      </w:r>
      <w:proofErr w:type="spellEnd"/>
      <w:r w:rsidRPr="00D81C6C">
        <w:t>. September 16, 2017. “</w:t>
      </w:r>
      <w:hyperlink r:id="rId32" w:history="1">
        <w:r w:rsidRPr="00D81C6C">
          <w:rPr>
            <w:rStyle w:val="Hyperlink"/>
            <w:rFonts w:asciiTheme="minorBidi" w:hAnsiTheme="minorBidi" w:cstheme="minorBidi"/>
            <w:szCs w:val="20"/>
          </w:rPr>
          <w:t xml:space="preserve">How </w:t>
        </w:r>
        <w:r w:rsidR="00D15C29" w:rsidRPr="00D81C6C">
          <w:rPr>
            <w:rStyle w:val="Hyperlink"/>
            <w:rFonts w:asciiTheme="minorBidi" w:hAnsiTheme="minorBidi" w:cstheme="minorBidi"/>
            <w:szCs w:val="20"/>
          </w:rPr>
          <w:t>Gender Bias Negatively Affects Women and Men</w:t>
        </w:r>
      </w:hyperlink>
      <w:r w:rsidRPr="00D81C6C">
        <w:t xml:space="preserve">.” </w:t>
      </w:r>
      <w:r w:rsidRPr="00D81C6C">
        <w:rPr>
          <w:i/>
          <w:iCs/>
        </w:rPr>
        <w:t>Work in Progress: Sociology on the Economy, Work, and Inequality.</w:t>
      </w:r>
    </w:p>
    <w:p w14:paraId="47CB5A5D" w14:textId="273E1DC3" w:rsidR="00585127" w:rsidRPr="00D81C6C" w:rsidRDefault="00585127" w:rsidP="00F844E5">
      <w:pPr>
        <w:pStyle w:val="Item"/>
        <w:numPr>
          <w:ilvl w:val="0"/>
          <w:numId w:val="43"/>
        </w:numPr>
        <w:rPr>
          <w:i/>
        </w:rPr>
      </w:pPr>
      <w:proofErr w:type="spellStart"/>
      <w:r w:rsidRPr="00D81C6C">
        <w:t>Thébaud</w:t>
      </w:r>
      <w:proofErr w:type="spellEnd"/>
      <w:r w:rsidR="00365BED" w:rsidRPr="00D81C6C">
        <w:t>, Sarah</w:t>
      </w:r>
      <w:r w:rsidRPr="00D81C6C">
        <w:t xml:space="preserve"> &amp; Laura Doering. July 23, 2017. “</w:t>
      </w:r>
      <w:hyperlink r:id="rId33" w:tgtFrame="_blank" w:history="1">
        <w:r w:rsidRPr="00D81C6C">
          <w:rPr>
            <w:rStyle w:val="Hyperlink"/>
            <w:rFonts w:asciiTheme="minorBidi" w:hAnsiTheme="minorBidi" w:cstheme="minorBidi"/>
            <w:szCs w:val="20"/>
          </w:rPr>
          <w:t>How a Job Acquires a Gender (And Less Authority if it's Female)</w:t>
        </w:r>
      </w:hyperlink>
      <w:r w:rsidRPr="00D81C6C">
        <w:t xml:space="preserve">. </w:t>
      </w:r>
      <w:r w:rsidRPr="00D81C6C">
        <w:rPr>
          <w:i/>
        </w:rPr>
        <w:t>The Conversation.</w:t>
      </w:r>
    </w:p>
    <w:p w14:paraId="00E140E4" w14:textId="77777777" w:rsidR="00FB7233" w:rsidRPr="00D81C6C" w:rsidRDefault="00585127" w:rsidP="00F844E5">
      <w:pPr>
        <w:pStyle w:val="SubItem"/>
        <w:numPr>
          <w:ilvl w:val="0"/>
          <w:numId w:val="43"/>
        </w:numPr>
      </w:pPr>
      <w:r w:rsidRPr="00D81C6C">
        <w:t xml:space="preserve">Reprinted in </w:t>
      </w:r>
      <w:hyperlink r:id="rId34" w:tgtFrame="_blank" w:history="1">
        <w:r w:rsidRPr="00D81C6C">
          <w:rPr>
            <w:rStyle w:val="Hyperlink"/>
            <w:i/>
            <w:iCs/>
            <w:sz w:val="20"/>
            <w:szCs w:val="20"/>
          </w:rPr>
          <w:t>BBC</w:t>
        </w:r>
      </w:hyperlink>
      <w:r w:rsidR="008D4610" w:rsidRPr="00D81C6C">
        <w:rPr>
          <w:rStyle w:val="Hyperlink"/>
          <w:i/>
          <w:iCs/>
          <w:sz w:val="20"/>
          <w:szCs w:val="20"/>
        </w:rPr>
        <w:t xml:space="preserve"> News</w:t>
      </w:r>
      <w:r w:rsidRPr="00D81C6C">
        <w:t xml:space="preserve">, </w:t>
      </w:r>
      <w:hyperlink r:id="rId35" w:tgtFrame="_blank" w:history="1">
        <w:r w:rsidRPr="00D81C6C">
          <w:rPr>
            <w:rStyle w:val="Hyperlink"/>
            <w:i/>
            <w:iCs/>
            <w:sz w:val="20"/>
            <w:szCs w:val="20"/>
          </w:rPr>
          <w:t>CBS News</w:t>
        </w:r>
      </w:hyperlink>
      <w:r w:rsidRPr="00D81C6C">
        <w:t xml:space="preserve">, </w:t>
      </w:r>
      <w:hyperlink r:id="rId36" w:tgtFrame="_blank" w:history="1">
        <w:r w:rsidRPr="00D81C6C">
          <w:rPr>
            <w:rStyle w:val="Hyperlink"/>
            <w:i/>
            <w:iCs/>
            <w:sz w:val="20"/>
            <w:szCs w:val="20"/>
          </w:rPr>
          <w:t>Salon</w:t>
        </w:r>
      </w:hyperlink>
      <w:r w:rsidRPr="00D81C6C">
        <w:t xml:space="preserve">, </w:t>
      </w:r>
      <w:hyperlink r:id="rId37" w:tgtFrame="_blank" w:history="1">
        <w:r w:rsidRPr="00D81C6C">
          <w:rPr>
            <w:rStyle w:val="Hyperlink"/>
            <w:i/>
            <w:iCs/>
            <w:sz w:val="20"/>
            <w:szCs w:val="20"/>
          </w:rPr>
          <w:t>Quartz</w:t>
        </w:r>
      </w:hyperlink>
      <w:r w:rsidRPr="00D81C6C">
        <w:t xml:space="preserve">, </w:t>
      </w:r>
      <w:hyperlink r:id="rId38" w:tgtFrame="_blank" w:history="1">
        <w:r w:rsidRPr="00D81C6C">
          <w:rPr>
            <w:rStyle w:val="Hyperlink"/>
            <w:i/>
            <w:iCs/>
            <w:sz w:val="20"/>
            <w:szCs w:val="20"/>
          </w:rPr>
          <w:t>News Minute</w:t>
        </w:r>
      </w:hyperlink>
      <w:r w:rsidRPr="00D81C6C">
        <w:rPr>
          <w:i/>
          <w:iCs/>
        </w:rPr>
        <w:t>,</w:t>
      </w:r>
      <w:r w:rsidRPr="00D81C6C">
        <w:t xml:space="preserve"> </w:t>
      </w:r>
      <w:hyperlink r:id="rId39" w:history="1">
        <w:r w:rsidR="00443A2D" w:rsidRPr="00D81C6C">
          <w:rPr>
            <w:rStyle w:val="Hyperlink"/>
            <w:i/>
            <w:iCs/>
            <w:sz w:val="20"/>
            <w:szCs w:val="20"/>
          </w:rPr>
          <w:t>Association for Women in Science</w:t>
        </w:r>
      </w:hyperlink>
      <w:r w:rsidR="00443A2D" w:rsidRPr="00D81C6C">
        <w:rPr>
          <w:i/>
          <w:iCs/>
        </w:rPr>
        <w:t xml:space="preserve">, </w:t>
      </w:r>
      <w:r w:rsidRPr="00D81C6C">
        <w:t>and others</w:t>
      </w:r>
    </w:p>
    <w:p w14:paraId="2D14A02C" w14:textId="77777777" w:rsidR="00FB7233" w:rsidRPr="00D81C6C" w:rsidRDefault="000F5B49" w:rsidP="00F844E5">
      <w:pPr>
        <w:pStyle w:val="Item"/>
        <w:numPr>
          <w:ilvl w:val="0"/>
          <w:numId w:val="43"/>
        </w:numPr>
        <w:rPr>
          <w:i/>
        </w:rPr>
      </w:pPr>
      <w:r w:rsidRPr="00D81C6C">
        <w:t>Doering, Laura. March 31, 2016. “</w:t>
      </w:r>
      <w:hyperlink r:id="rId40" w:history="1">
        <w:r w:rsidRPr="00D81C6C">
          <w:rPr>
            <w:rStyle w:val="Hyperlink"/>
            <w:rFonts w:asciiTheme="minorBidi" w:hAnsiTheme="minorBidi" w:cstheme="minorBidi"/>
            <w:szCs w:val="20"/>
          </w:rPr>
          <w:t>Impact Investing’s not Inefficient; Your Money’s Working Double Duty.</w:t>
        </w:r>
      </w:hyperlink>
      <w:r w:rsidRPr="00D81C6C">
        <w:t xml:space="preserve">” </w:t>
      </w:r>
      <w:r w:rsidRPr="00D81C6C">
        <w:rPr>
          <w:i/>
        </w:rPr>
        <w:t>The Globe and Mail.</w:t>
      </w:r>
    </w:p>
    <w:p w14:paraId="4ED930ED" w14:textId="77777777" w:rsidR="00FB7233" w:rsidRPr="00D81C6C" w:rsidRDefault="000F5B49" w:rsidP="00F844E5">
      <w:pPr>
        <w:pStyle w:val="Item"/>
        <w:numPr>
          <w:ilvl w:val="0"/>
          <w:numId w:val="43"/>
        </w:numPr>
      </w:pPr>
      <w:r w:rsidRPr="00861A99">
        <w:rPr>
          <w:lang w:val="es-ES"/>
        </w:rPr>
        <w:t xml:space="preserve">Doering, Laura; Olivares, </w:t>
      </w:r>
      <w:proofErr w:type="spellStart"/>
      <w:r w:rsidRPr="00861A99">
        <w:rPr>
          <w:lang w:val="es-ES"/>
        </w:rPr>
        <w:t>Amira</w:t>
      </w:r>
      <w:proofErr w:type="spellEnd"/>
      <w:r w:rsidRPr="00861A99">
        <w:rPr>
          <w:lang w:val="es-ES"/>
        </w:rPr>
        <w:t xml:space="preserve">; and Pardo, </w:t>
      </w:r>
      <w:proofErr w:type="spellStart"/>
      <w:r w:rsidRPr="00861A99">
        <w:rPr>
          <w:lang w:val="es-ES"/>
        </w:rPr>
        <w:t>Yasmin</w:t>
      </w:r>
      <w:proofErr w:type="spellEnd"/>
      <w:r w:rsidRPr="00861A99">
        <w:rPr>
          <w:lang w:val="es-ES"/>
        </w:rPr>
        <w:t xml:space="preserve">. </w:t>
      </w:r>
      <w:proofErr w:type="spellStart"/>
      <w:r w:rsidRPr="00861A99">
        <w:rPr>
          <w:lang w:val="es-ES"/>
        </w:rPr>
        <w:t>January</w:t>
      </w:r>
      <w:proofErr w:type="spellEnd"/>
      <w:r w:rsidRPr="00861A99">
        <w:rPr>
          <w:lang w:val="es-ES"/>
        </w:rPr>
        <w:t xml:space="preserve"> 7, 2016. “</w:t>
      </w:r>
      <w:hyperlink r:id="rId41" w:history="1">
        <w:r w:rsidRPr="00861A99">
          <w:rPr>
            <w:rStyle w:val="Hyperlink"/>
            <w:rFonts w:asciiTheme="minorBidi" w:hAnsiTheme="minorBidi" w:cstheme="minorBidi"/>
            <w:szCs w:val="20"/>
            <w:lang w:val="es-ES"/>
          </w:rPr>
          <w:t>Consejos Prácticos para Poner en Marcha tu Negocio.</w:t>
        </w:r>
      </w:hyperlink>
      <w:r w:rsidRPr="00861A99">
        <w:rPr>
          <w:lang w:val="es-ES"/>
        </w:rPr>
        <w:t xml:space="preserve">” </w:t>
      </w:r>
      <w:r w:rsidRPr="00D81C6C">
        <w:rPr>
          <w:i/>
        </w:rPr>
        <w:t>La Estrella de Panamá.</w:t>
      </w:r>
    </w:p>
    <w:p w14:paraId="50703691" w14:textId="0B5173EE" w:rsidR="00FB7233" w:rsidRPr="00D81C6C" w:rsidRDefault="007524A2" w:rsidP="00D81C6C">
      <w:pPr>
        <w:pStyle w:val="Heading2"/>
        <w:rPr>
          <w:lang w:val="en-CA"/>
        </w:rPr>
      </w:pPr>
      <w:r w:rsidRPr="00D81C6C">
        <w:rPr>
          <w:lang w:val="en-CA"/>
        </w:rPr>
        <w:t>PRESENT</w:t>
      </w:r>
      <w:r w:rsidR="00E02528" w:rsidRPr="00D81C6C">
        <w:rPr>
          <w:lang w:val="en-CA"/>
        </w:rPr>
        <w:t>ATIONS</w:t>
      </w:r>
    </w:p>
    <w:p w14:paraId="4A8DB16E" w14:textId="50DD2F66" w:rsidR="00C11C4D" w:rsidRPr="00D81C6C" w:rsidRDefault="00C11C4D" w:rsidP="00D81C6C">
      <w:pPr>
        <w:pStyle w:val="Item"/>
      </w:pPr>
      <w:r w:rsidRPr="00D81C6C">
        <w:t xml:space="preserve">“Time and Punishment: </w:t>
      </w:r>
      <w:r w:rsidR="007E5900" w:rsidRPr="00D81C6C">
        <w:t xml:space="preserve">How </w:t>
      </w:r>
      <w:r w:rsidRPr="00D81C6C">
        <w:t>Individual</w:t>
      </w:r>
      <w:r w:rsidR="007E5900" w:rsidRPr="00D81C6C">
        <w:t>s</w:t>
      </w:r>
      <w:r w:rsidRPr="00D81C6C">
        <w:t xml:space="preserve"> React </w:t>
      </w:r>
      <w:r w:rsidR="007E5900" w:rsidRPr="00D81C6C">
        <w:t>to</w:t>
      </w:r>
      <w:r w:rsidRPr="00D81C6C">
        <w:t xml:space="preserve"> Sanctions in </w:t>
      </w:r>
      <w:r w:rsidR="007E5900" w:rsidRPr="00D81C6C">
        <w:t>Voluntary Associations</w:t>
      </w:r>
      <w:r w:rsidRPr="00D81C6C">
        <w:t>”</w:t>
      </w:r>
    </w:p>
    <w:p w14:paraId="684ED080" w14:textId="657813B5" w:rsidR="00C11C4D" w:rsidRPr="00D81C6C" w:rsidRDefault="00C11C4D" w:rsidP="00D81C6C">
      <w:pPr>
        <w:pStyle w:val="SubItem"/>
        <w:numPr>
          <w:ilvl w:val="2"/>
          <w:numId w:val="28"/>
        </w:numPr>
      </w:pPr>
      <w:r w:rsidRPr="00D81C6C">
        <w:t>Department Brown Bag, Organizational Behavior, Yale University (July 2019)</w:t>
      </w:r>
    </w:p>
    <w:p w14:paraId="5157C30D" w14:textId="4E397DBF" w:rsidR="00C11C4D" w:rsidRPr="00D81C6C" w:rsidRDefault="00C11C4D" w:rsidP="00D81C6C">
      <w:pPr>
        <w:pStyle w:val="SubItem"/>
        <w:numPr>
          <w:ilvl w:val="2"/>
          <w:numId w:val="28"/>
        </w:numPr>
      </w:pPr>
      <w:r w:rsidRPr="00D81C6C">
        <w:t>Group Processes Annual Conference, American Sociological Association (Aug 2019)</w:t>
      </w:r>
    </w:p>
    <w:p w14:paraId="41ED0CB5" w14:textId="77777777" w:rsidR="00641392" w:rsidRPr="00D81C6C" w:rsidRDefault="00641392" w:rsidP="00D81C6C">
      <w:pPr>
        <w:pStyle w:val="SubItem"/>
        <w:numPr>
          <w:ilvl w:val="2"/>
          <w:numId w:val="28"/>
        </w:numPr>
      </w:pPr>
      <w:r w:rsidRPr="00D81C6C">
        <w:t>Social Statistics Seminar, McGill University (Sept 2019)</w:t>
      </w:r>
    </w:p>
    <w:p w14:paraId="0E99EB85" w14:textId="016F7037" w:rsidR="00641392" w:rsidRPr="00D81C6C" w:rsidRDefault="00641392" w:rsidP="00D81C6C">
      <w:pPr>
        <w:pStyle w:val="SubItem"/>
        <w:numPr>
          <w:ilvl w:val="2"/>
          <w:numId w:val="28"/>
        </w:numPr>
      </w:pPr>
      <w:r w:rsidRPr="00D81C6C">
        <w:t>Academy of Management Annual Meeting (Aug 2020)</w:t>
      </w:r>
    </w:p>
    <w:p w14:paraId="2B309060" w14:textId="680CF6AE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t>Department Colloquium, EM Lyon, Entrepreneurship and Innovation (Sept 2020)</w:t>
      </w:r>
    </w:p>
    <w:p w14:paraId="54605B15" w14:textId="1AC491E7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t>Department Colloquium, University of Michigan, Strategy (Oct 2020)</w:t>
      </w:r>
    </w:p>
    <w:p w14:paraId="021E0D62" w14:textId="657C540F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lastRenderedPageBreak/>
        <w:t>Department Brown Bag, UC-Berkeley, Organizational Behavior (Oct 2020)</w:t>
      </w:r>
    </w:p>
    <w:p w14:paraId="6DB1BC4E" w14:textId="622FDA3F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t>CWI Colloquium, Columbia University (Jan 2021)</w:t>
      </w:r>
    </w:p>
    <w:p w14:paraId="39A9EBD1" w14:textId="77777777" w:rsidR="00FB7233" w:rsidRPr="00D81C6C" w:rsidRDefault="00BE12B2" w:rsidP="00D81C6C">
      <w:pPr>
        <w:pStyle w:val="SubItem"/>
        <w:numPr>
          <w:ilvl w:val="2"/>
          <w:numId w:val="28"/>
        </w:numPr>
      </w:pPr>
      <w:r w:rsidRPr="00D81C6C">
        <w:t>Department Colloquium, Stanford University, Organizational Behavior (Mar 2021)</w:t>
      </w:r>
    </w:p>
    <w:p w14:paraId="582DEEEC" w14:textId="7D36C82A" w:rsidR="00BA186F" w:rsidRPr="00D81C6C" w:rsidRDefault="00BA186F" w:rsidP="00D81C6C">
      <w:pPr>
        <w:pStyle w:val="Item"/>
      </w:pPr>
      <w:r w:rsidRPr="00D81C6C">
        <w:t>“</w:t>
      </w:r>
      <w:r w:rsidR="0084450B" w:rsidRPr="00D81C6C">
        <w:t>Elaborating on the Abstract</w:t>
      </w:r>
      <w:r w:rsidR="0040488B" w:rsidRPr="00D81C6C">
        <w:t xml:space="preserve">: </w:t>
      </w:r>
      <w:r w:rsidR="008E5BD5" w:rsidRPr="00D81C6C">
        <w:t>Group Meaning-Making</w:t>
      </w:r>
      <w:r w:rsidR="0040488B" w:rsidRPr="00D81C6C">
        <w:t xml:space="preserve"> in a Colombian Microsavings Program</w:t>
      </w:r>
      <w:r w:rsidRPr="00D81C6C">
        <w:t>”</w:t>
      </w:r>
    </w:p>
    <w:p w14:paraId="25677E1B" w14:textId="329D3184" w:rsidR="00B768ED" w:rsidRPr="00D81C6C" w:rsidRDefault="00B768ED" w:rsidP="00D81C6C">
      <w:pPr>
        <w:pStyle w:val="SubItem"/>
        <w:numPr>
          <w:ilvl w:val="2"/>
          <w:numId w:val="29"/>
        </w:numPr>
      </w:pPr>
      <w:r w:rsidRPr="00D81C6C">
        <w:t>Behavioral Economics at Rotman (BEAR) Research Retreat (June 2018)</w:t>
      </w:r>
    </w:p>
    <w:p w14:paraId="01137977" w14:textId="69266E75" w:rsidR="00BA186F" w:rsidRPr="00D81C6C" w:rsidRDefault="00BA186F" w:rsidP="00D81C6C">
      <w:pPr>
        <w:pStyle w:val="SubItem"/>
        <w:numPr>
          <w:ilvl w:val="2"/>
          <w:numId w:val="29"/>
        </w:numPr>
      </w:pPr>
      <w:r w:rsidRPr="00D81C6C">
        <w:t>Department Colloquium, Sociology, Duke University (Feb 201</w:t>
      </w:r>
      <w:r w:rsidR="00BC3B1B" w:rsidRPr="00D81C6C">
        <w:t>9</w:t>
      </w:r>
      <w:r w:rsidRPr="00D81C6C">
        <w:t>)</w:t>
      </w:r>
    </w:p>
    <w:p w14:paraId="7A849D72" w14:textId="052D2AB1" w:rsidR="008E5BD5" w:rsidRPr="00D81C6C" w:rsidRDefault="008E5BD5" w:rsidP="00D81C6C">
      <w:pPr>
        <w:pStyle w:val="SubItem"/>
        <w:numPr>
          <w:ilvl w:val="2"/>
          <w:numId w:val="29"/>
        </w:numPr>
      </w:pPr>
      <w:r w:rsidRPr="00D81C6C">
        <w:t>Department Colloquium, Economics, Universidad Javeriana (May 2019)</w:t>
      </w:r>
    </w:p>
    <w:p w14:paraId="026868AE" w14:textId="030A9D61" w:rsidR="008E5BD5" w:rsidRPr="00D81C6C" w:rsidRDefault="008E5BD5" w:rsidP="00D81C6C">
      <w:pPr>
        <w:pStyle w:val="SubItem"/>
        <w:numPr>
          <w:ilvl w:val="2"/>
          <w:numId w:val="29"/>
        </w:numPr>
      </w:pPr>
      <w:r w:rsidRPr="00D81C6C">
        <w:t>Department Colloquium, Sociology, University of South Carolina (May 2019)</w:t>
      </w:r>
    </w:p>
    <w:p w14:paraId="5C5881F6" w14:textId="0CEDD31B" w:rsidR="00C11C4D" w:rsidRPr="00D81C6C" w:rsidRDefault="00C11C4D" w:rsidP="00D81C6C">
      <w:pPr>
        <w:pStyle w:val="SubItem"/>
        <w:numPr>
          <w:ilvl w:val="2"/>
          <w:numId w:val="29"/>
        </w:numPr>
      </w:pPr>
      <w:r w:rsidRPr="00D81C6C">
        <w:t>Society for the Study of Social Problems (Aug 2019)</w:t>
      </w:r>
    </w:p>
    <w:p w14:paraId="1AC86550" w14:textId="22E10747" w:rsidR="0084450B" w:rsidRPr="00D81C6C" w:rsidRDefault="0084450B" w:rsidP="00D81C6C">
      <w:pPr>
        <w:pStyle w:val="SubItem"/>
        <w:numPr>
          <w:ilvl w:val="2"/>
          <w:numId w:val="29"/>
        </w:numPr>
      </w:pPr>
      <w:r w:rsidRPr="00D81C6C">
        <w:t>Department Colloquium, Sociology, Emory University (Sept 2019)</w:t>
      </w:r>
    </w:p>
    <w:p w14:paraId="2DE0F693" w14:textId="0FFECA4F" w:rsidR="0084450B" w:rsidRPr="00D81C6C" w:rsidRDefault="0084450B" w:rsidP="00D81C6C">
      <w:pPr>
        <w:pStyle w:val="SubItem"/>
        <w:numPr>
          <w:ilvl w:val="2"/>
          <w:numId w:val="29"/>
        </w:numPr>
      </w:pPr>
      <w:r w:rsidRPr="00D81C6C">
        <w:t>Economic Sociology Annual Conference, Emory University (Sept 2019)</w:t>
      </w:r>
    </w:p>
    <w:p w14:paraId="3CA40188" w14:textId="7FA20204" w:rsidR="00251635" w:rsidRPr="00D81C6C" w:rsidRDefault="00251635" w:rsidP="00D81C6C">
      <w:pPr>
        <w:pStyle w:val="SubItem"/>
        <w:numPr>
          <w:ilvl w:val="2"/>
          <w:numId w:val="29"/>
        </w:numPr>
      </w:pPr>
      <w:r w:rsidRPr="00D81C6C">
        <w:t>Sociology of Development Annual Conference, Notre Dame (Oct 2019)</w:t>
      </w:r>
    </w:p>
    <w:p w14:paraId="05344B6B" w14:textId="67E90BFB" w:rsidR="008B01E4" w:rsidRPr="00D81C6C" w:rsidRDefault="008B01E4" w:rsidP="00D81C6C">
      <w:pPr>
        <w:pStyle w:val="SubItem"/>
        <w:numPr>
          <w:ilvl w:val="2"/>
          <w:numId w:val="29"/>
        </w:numPr>
      </w:pPr>
      <w:r w:rsidRPr="00D81C6C">
        <w:t xml:space="preserve">Junior Faculty </w:t>
      </w:r>
      <w:r w:rsidR="00AA3198" w:rsidRPr="00D81C6C">
        <w:t>Organizational Theory Conference, McGill (Oct 2019)</w:t>
      </w:r>
    </w:p>
    <w:p w14:paraId="725FFA70" w14:textId="69F0A0B8" w:rsidR="00251635" w:rsidRPr="00D81C6C" w:rsidRDefault="00251635" w:rsidP="00D81C6C">
      <w:pPr>
        <w:pStyle w:val="SubItem"/>
        <w:numPr>
          <w:ilvl w:val="2"/>
          <w:numId w:val="29"/>
        </w:numPr>
      </w:pPr>
      <w:r w:rsidRPr="00D81C6C">
        <w:t>Department Colloquium, INSEAD (Dec 2019)</w:t>
      </w:r>
    </w:p>
    <w:p w14:paraId="4F529839" w14:textId="57F6831F" w:rsidR="00251635" w:rsidRPr="00D81C6C" w:rsidRDefault="00251635" w:rsidP="00D81C6C">
      <w:pPr>
        <w:pStyle w:val="SubItem"/>
        <w:numPr>
          <w:ilvl w:val="2"/>
          <w:numId w:val="29"/>
        </w:numPr>
      </w:pPr>
      <w:r w:rsidRPr="00D81C6C">
        <w:t>Department Colloquium, Tilburg University (Dec 2019)</w:t>
      </w:r>
    </w:p>
    <w:p w14:paraId="1801818C" w14:textId="77777777" w:rsidR="00FB7233" w:rsidRPr="00D81C6C" w:rsidRDefault="00641392" w:rsidP="00D81C6C">
      <w:pPr>
        <w:pStyle w:val="SubItem"/>
        <w:numPr>
          <w:ilvl w:val="2"/>
          <w:numId w:val="29"/>
        </w:numPr>
      </w:pPr>
      <w:r w:rsidRPr="00D81C6C">
        <w:t>Academy of Management Annual Meeting (Aug 2020)</w:t>
      </w:r>
    </w:p>
    <w:p w14:paraId="22459E7F" w14:textId="46C894CE" w:rsidR="00C3460E" w:rsidRPr="00D81C6C" w:rsidRDefault="00C3460E" w:rsidP="00D81C6C">
      <w:pPr>
        <w:pStyle w:val="Item"/>
      </w:pPr>
      <w:r w:rsidRPr="00D81C6C">
        <w:t>“Obstacles to Development as Opportunities for Research”</w:t>
      </w:r>
    </w:p>
    <w:p w14:paraId="2DFF0C9A" w14:textId="77777777" w:rsidR="00FB7233" w:rsidRPr="00D81C6C" w:rsidRDefault="00582840" w:rsidP="00D81C6C">
      <w:pPr>
        <w:pStyle w:val="SubItem"/>
        <w:numPr>
          <w:ilvl w:val="2"/>
          <w:numId w:val="30"/>
        </w:numPr>
      </w:pPr>
      <w:r w:rsidRPr="00D81C6C">
        <w:t xml:space="preserve">Junior Faculty </w:t>
      </w:r>
      <w:r w:rsidR="00C3460E" w:rsidRPr="00D81C6C">
        <w:t>Keynote Address, Sociology of Development Annual Conference, University of Illinois, Champaign-Urbana (Oct 2018)</w:t>
      </w:r>
    </w:p>
    <w:p w14:paraId="6880B214" w14:textId="0CD3A21E" w:rsidR="00C6417A" w:rsidRPr="00D81C6C" w:rsidRDefault="004903AC" w:rsidP="00D81C6C">
      <w:pPr>
        <w:pStyle w:val="Item"/>
      </w:pPr>
      <w:r w:rsidRPr="00D81C6C">
        <w:t>“</w:t>
      </w:r>
      <w:r w:rsidR="002C3710" w:rsidRPr="00D81C6C">
        <w:t>Fit on the Front lines</w:t>
      </w:r>
      <w:r w:rsidRPr="00D81C6C">
        <w:t xml:space="preserve">? </w:t>
      </w:r>
      <w:r w:rsidR="002C3710" w:rsidRPr="00D81C6C">
        <w:t xml:space="preserve">Goal Integration and </w:t>
      </w:r>
      <w:r w:rsidRPr="00D81C6C">
        <w:t xml:space="preserve">Employee Exit in </w:t>
      </w:r>
      <w:r w:rsidR="002C3710" w:rsidRPr="00D81C6C">
        <w:t>Microfinance</w:t>
      </w:r>
      <w:r w:rsidRPr="00D81C6C">
        <w:t>”</w:t>
      </w:r>
    </w:p>
    <w:p w14:paraId="0D47FBD3" w14:textId="499FF36C" w:rsidR="004903AC" w:rsidRPr="00D81C6C" w:rsidRDefault="004903AC" w:rsidP="00D81C6C">
      <w:pPr>
        <w:pStyle w:val="SubItem"/>
        <w:numPr>
          <w:ilvl w:val="2"/>
          <w:numId w:val="31"/>
        </w:numPr>
      </w:pPr>
      <w:r w:rsidRPr="00D81C6C">
        <w:t>Wharton People and Organizations Conference, University of Pennsylvania (Oct 2017)</w:t>
      </w:r>
    </w:p>
    <w:p w14:paraId="3A088089" w14:textId="02737719" w:rsidR="00FD0E3A" w:rsidRPr="00D81C6C" w:rsidRDefault="00FD0E3A" w:rsidP="00D81C6C">
      <w:pPr>
        <w:pStyle w:val="SubItem"/>
        <w:numPr>
          <w:ilvl w:val="2"/>
          <w:numId w:val="31"/>
        </w:numPr>
      </w:pPr>
      <w:r w:rsidRPr="00D81C6C">
        <w:t xml:space="preserve">Department Colloquium, School of Management, </w:t>
      </w:r>
      <w:r w:rsidR="000F0B91" w:rsidRPr="00D81C6C">
        <w:t>SUNY-</w:t>
      </w:r>
      <w:r w:rsidRPr="00D81C6C">
        <w:t>Buffalo (Nov 2017)</w:t>
      </w:r>
    </w:p>
    <w:p w14:paraId="4ABC26C5" w14:textId="2F282B3C" w:rsidR="00EA3583" w:rsidRPr="00D81C6C" w:rsidRDefault="00EA3583" w:rsidP="00D81C6C">
      <w:pPr>
        <w:pStyle w:val="SubItem"/>
        <w:numPr>
          <w:ilvl w:val="2"/>
          <w:numId w:val="31"/>
        </w:numPr>
      </w:pPr>
      <w:r w:rsidRPr="00D81C6C">
        <w:t>Academy of Management Annual Meeting, Chicago, IL (Aug 2018)</w:t>
      </w:r>
    </w:p>
    <w:p w14:paraId="22ACB8A6" w14:textId="2109CF55" w:rsidR="00AA30C6" w:rsidRPr="00D81C6C" w:rsidRDefault="00D0310E" w:rsidP="00D81C6C">
      <w:pPr>
        <w:pStyle w:val="SubItem"/>
        <w:numPr>
          <w:ilvl w:val="2"/>
          <w:numId w:val="31"/>
        </w:numPr>
      </w:pPr>
      <w:r w:rsidRPr="00D81C6C">
        <w:t xml:space="preserve">Department Colloquium, </w:t>
      </w:r>
      <w:r w:rsidR="00AA30C6" w:rsidRPr="00D81C6C">
        <w:t>Economic Sociology, MIT (Oct 2018)</w:t>
      </w:r>
    </w:p>
    <w:p w14:paraId="1532EBB8" w14:textId="3775A594" w:rsidR="0001711B" w:rsidRPr="00D81C6C" w:rsidRDefault="0001711B" w:rsidP="00D81C6C">
      <w:pPr>
        <w:pStyle w:val="SubItem"/>
        <w:numPr>
          <w:ilvl w:val="2"/>
          <w:numId w:val="31"/>
        </w:numPr>
      </w:pPr>
      <w:r w:rsidRPr="00D81C6C">
        <w:t>Junior Organizational Theory Conference, Columbia University (Nov 2018)</w:t>
      </w:r>
    </w:p>
    <w:p w14:paraId="25AB61EC" w14:textId="77777777" w:rsidR="00FB7233" w:rsidRPr="00D81C6C" w:rsidRDefault="0001711B" w:rsidP="00D81C6C">
      <w:pPr>
        <w:pStyle w:val="SubItem"/>
        <w:numPr>
          <w:ilvl w:val="2"/>
          <w:numId w:val="31"/>
        </w:numPr>
      </w:pPr>
      <w:r w:rsidRPr="00D81C6C">
        <w:t>Department Colloquium, Haskayne School of Business, Univ. of Calgary (Feb 201</w:t>
      </w:r>
      <w:r w:rsidR="00BC3B1B" w:rsidRPr="00D81C6C">
        <w:t>9</w:t>
      </w:r>
      <w:r w:rsidRPr="00D81C6C">
        <w:t>)</w:t>
      </w:r>
    </w:p>
    <w:p w14:paraId="5798F812" w14:textId="2C933029" w:rsidR="0070102A" w:rsidRPr="00D81C6C" w:rsidRDefault="0070102A" w:rsidP="00D81C6C">
      <w:pPr>
        <w:pStyle w:val="Item"/>
      </w:pPr>
      <w:r w:rsidRPr="00D81C6C">
        <w:t>“</w:t>
      </w:r>
      <w:r w:rsidR="001234B4" w:rsidRPr="00D81C6C">
        <w:t>From the Ground Up: Gender, Self-Employment, and Space in a Colombian Housing Project</w:t>
      </w:r>
      <w:r w:rsidRPr="00D81C6C">
        <w:t>.”</w:t>
      </w:r>
    </w:p>
    <w:p w14:paraId="33C2FB6F" w14:textId="3E02895B" w:rsidR="0045787E" w:rsidRPr="00D81C6C" w:rsidRDefault="0045787E" w:rsidP="00D81C6C">
      <w:pPr>
        <w:pStyle w:val="SubItem"/>
        <w:numPr>
          <w:ilvl w:val="2"/>
          <w:numId w:val="32"/>
        </w:numPr>
      </w:pPr>
      <w:r w:rsidRPr="00D81C6C">
        <w:t>Kauffman Foundation Emerging Scholars Conference, Kansas City, MO (Feb 2016)</w:t>
      </w:r>
    </w:p>
    <w:p w14:paraId="3A25BC05" w14:textId="11F3B77F" w:rsidR="00FD0E3A" w:rsidRPr="00D81C6C" w:rsidRDefault="00FD0E3A" w:rsidP="00D81C6C">
      <w:pPr>
        <w:pStyle w:val="SubItem"/>
        <w:numPr>
          <w:ilvl w:val="2"/>
          <w:numId w:val="32"/>
        </w:numPr>
      </w:pPr>
      <w:r w:rsidRPr="00D81C6C">
        <w:t>University of Maryland (Smith) Entrepreneurship Conference (Apr 2017)</w:t>
      </w:r>
    </w:p>
    <w:p w14:paraId="42B72542" w14:textId="77777777" w:rsidR="00FD0E3A" w:rsidRPr="00D81C6C" w:rsidRDefault="00FD0E3A" w:rsidP="00D81C6C">
      <w:pPr>
        <w:pStyle w:val="SubItem"/>
        <w:numPr>
          <w:ilvl w:val="2"/>
          <w:numId w:val="32"/>
        </w:numPr>
      </w:pPr>
      <w:r w:rsidRPr="00D81C6C">
        <w:t>Economic Sociology/Organizations, Occupations and Work Mini-Conference, McGill University (August 2017)</w:t>
      </w:r>
    </w:p>
    <w:p w14:paraId="47B50279" w14:textId="193474DD" w:rsidR="00F86E16" w:rsidRPr="00D81C6C" w:rsidRDefault="00F86E16" w:rsidP="00D81C6C">
      <w:pPr>
        <w:pStyle w:val="SubItem"/>
        <w:numPr>
          <w:ilvl w:val="2"/>
          <w:numId w:val="32"/>
        </w:numPr>
      </w:pPr>
      <w:r w:rsidRPr="00D81C6C">
        <w:t>Gender and the Economy (GATE) Roundtables, University of Toronto (Oct 2017)</w:t>
      </w:r>
    </w:p>
    <w:p w14:paraId="0DA4CD5E" w14:textId="694632AE" w:rsidR="009B7088" w:rsidRPr="00D81C6C" w:rsidRDefault="009B7088" w:rsidP="00D81C6C">
      <w:pPr>
        <w:pStyle w:val="SubItem"/>
        <w:numPr>
          <w:ilvl w:val="2"/>
          <w:numId w:val="32"/>
        </w:numPr>
      </w:pPr>
      <w:r w:rsidRPr="00D81C6C">
        <w:t>McGill ISID Annual Conference (March 2018)</w:t>
      </w:r>
    </w:p>
    <w:p w14:paraId="1B6A8F2F" w14:textId="77777777" w:rsidR="00FB7233" w:rsidRPr="00D81C6C" w:rsidRDefault="00435BBF" w:rsidP="00D81C6C">
      <w:pPr>
        <w:pStyle w:val="SubItem"/>
        <w:numPr>
          <w:ilvl w:val="2"/>
          <w:numId w:val="32"/>
        </w:numPr>
      </w:pPr>
      <w:r w:rsidRPr="00D81C6C">
        <w:t>Academy of Management Annual Meeting, Chicago, IL (Aug 2018)</w:t>
      </w:r>
    </w:p>
    <w:p w14:paraId="7BA23B95" w14:textId="3AD86A16" w:rsidR="0070102A" w:rsidRPr="00D81C6C" w:rsidRDefault="0070102A" w:rsidP="00D81C6C">
      <w:pPr>
        <w:pStyle w:val="Item"/>
      </w:pPr>
      <w:r w:rsidRPr="00D81C6C">
        <w:t>“</w:t>
      </w:r>
      <w:r w:rsidR="001234B4" w:rsidRPr="00D81C6C">
        <w:t>The (State-Private) Ties that Bind: Status, Occupations, and Economic Development in India</w:t>
      </w:r>
      <w:r w:rsidRPr="00D81C6C">
        <w:t>.”</w:t>
      </w:r>
    </w:p>
    <w:p w14:paraId="01732B74" w14:textId="14A20648" w:rsidR="0070102A" w:rsidRPr="00D81C6C" w:rsidRDefault="0070102A" w:rsidP="00D81C6C">
      <w:pPr>
        <w:pStyle w:val="SubItem"/>
        <w:numPr>
          <w:ilvl w:val="2"/>
          <w:numId w:val="33"/>
        </w:numPr>
      </w:pPr>
      <w:r w:rsidRPr="00D81C6C">
        <w:t>Community of Social Innovation Conference, Queens University (May 2017)</w:t>
      </w:r>
    </w:p>
    <w:p w14:paraId="4E62E3FB" w14:textId="6B9E8B3A" w:rsidR="001234B4" w:rsidRPr="00D81C6C" w:rsidRDefault="001234B4" w:rsidP="00D81C6C">
      <w:pPr>
        <w:pStyle w:val="SubItem"/>
        <w:numPr>
          <w:ilvl w:val="2"/>
          <w:numId w:val="33"/>
        </w:numPr>
      </w:pPr>
      <w:r w:rsidRPr="00D81C6C">
        <w:t>American Sociological Association Annual Meeting (August 2017)</w:t>
      </w:r>
    </w:p>
    <w:p w14:paraId="3C501FCA" w14:textId="7B5F7CC3" w:rsidR="001234B4" w:rsidRPr="00D81C6C" w:rsidRDefault="001234B4" w:rsidP="00D81C6C">
      <w:pPr>
        <w:pStyle w:val="SubItem"/>
        <w:numPr>
          <w:ilvl w:val="2"/>
          <w:numId w:val="33"/>
        </w:numPr>
      </w:pPr>
      <w:r w:rsidRPr="00D81C6C">
        <w:lastRenderedPageBreak/>
        <w:t>Junior Organizational Theory Workshop, Yale University (September 2017)</w:t>
      </w:r>
    </w:p>
    <w:p w14:paraId="5E420B95" w14:textId="77777777" w:rsidR="00F86E16" w:rsidRPr="00D81C6C" w:rsidRDefault="00F86E16" w:rsidP="00D81C6C">
      <w:pPr>
        <w:pStyle w:val="SubItem"/>
        <w:numPr>
          <w:ilvl w:val="2"/>
          <w:numId w:val="33"/>
        </w:numPr>
      </w:pPr>
      <w:r w:rsidRPr="00D81C6C">
        <w:t>Department Colloquium, Sociology, Dartmouth College (April 2018)</w:t>
      </w:r>
    </w:p>
    <w:p w14:paraId="36B52465" w14:textId="20B412F5" w:rsidR="00F86E16" w:rsidRPr="00D81C6C" w:rsidRDefault="00F86E16" w:rsidP="00D81C6C">
      <w:pPr>
        <w:pStyle w:val="SubItem"/>
        <w:numPr>
          <w:ilvl w:val="2"/>
          <w:numId w:val="33"/>
        </w:numPr>
      </w:pPr>
      <w:r w:rsidRPr="00D81C6C">
        <w:t>Rethinking Cross-Sector Social Innovation, Harvard Kennedy School (April 2018)</w:t>
      </w:r>
    </w:p>
    <w:p w14:paraId="42E77E16" w14:textId="77777777" w:rsidR="00FB7233" w:rsidRPr="00D81C6C" w:rsidRDefault="00EA3583" w:rsidP="00D81C6C">
      <w:pPr>
        <w:pStyle w:val="SubItem"/>
        <w:numPr>
          <w:ilvl w:val="2"/>
          <w:numId w:val="33"/>
        </w:numPr>
      </w:pPr>
      <w:r w:rsidRPr="00D81C6C">
        <w:t>Academy of Management Annual Meeting, Chicago, IL (Aug 2018)</w:t>
      </w:r>
    </w:p>
    <w:p w14:paraId="000F0191" w14:textId="6203B299" w:rsidR="001A19B9" w:rsidRPr="00D81C6C" w:rsidRDefault="001A19B9" w:rsidP="00D81C6C">
      <w:pPr>
        <w:pStyle w:val="Item"/>
      </w:pPr>
      <w:r w:rsidRPr="00D81C6C">
        <w:t>“The Effects of Gendered Occupational Roles on Men's and Women's Workplace Authority: Evidence from Microfinance”</w:t>
      </w:r>
    </w:p>
    <w:p w14:paraId="4413543C" w14:textId="4D5A95FE" w:rsidR="001234B4" w:rsidRPr="00D81C6C" w:rsidRDefault="001234B4" w:rsidP="00D81C6C">
      <w:pPr>
        <w:pStyle w:val="SubItem"/>
        <w:numPr>
          <w:ilvl w:val="2"/>
          <w:numId w:val="34"/>
        </w:numPr>
      </w:pPr>
      <w:r w:rsidRPr="00D81C6C">
        <w:t>Community of Social Innovation Conference, University of Michigan (May 2015)</w:t>
      </w:r>
    </w:p>
    <w:p w14:paraId="5ABBC468" w14:textId="68357FB9" w:rsidR="001A19B9" w:rsidRPr="00D81C6C" w:rsidRDefault="001A19B9" w:rsidP="00D81C6C">
      <w:pPr>
        <w:pStyle w:val="SubItem"/>
        <w:numPr>
          <w:ilvl w:val="2"/>
          <w:numId w:val="34"/>
        </w:numPr>
      </w:pPr>
      <w:r w:rsidRPr="00D81C6C">
        <w:t xml:space="preserve">Junior Organizational Theory Conference, </w:t>
      </w:r>
      <w:r w:rsidR="00710452" w:rsidRPr="00D81C6C">
        <w:t>University of Toronto</w:t>
      </w:r>
      <w:r w:rsidRPr="00D81C6C">
        <w:t xml:space="preserve"> (Oct 2015)</w:t>
      </w:r>
    </w:p>
    <w:p w14:paraId="278BAC89" w14:textId="467C6161" w:rsidR="00710452" w:rsidRPr="00D81C6C" w:rsidRDefault="00710452" w:rsidP="00D81C6C">
      <w:pPr>
        <w:pStyle w:val="SubItem"/>
        <w:numPr>
          <w:ilvl w:val="2"/>
          <w:numId w:val="34"/>
        </w:numPr>
      </w:pPr>
      <w:r w:rsidRPr="00D81C6C">
        <w:t>Department Colloquium, Watson Institute, Brown University (Nov 2015)</w:t>
      </w:r>
    </w:p>
    <w:p w14:paraId="771E57C6" w14:textId="3F97EEE8" w:rsidR="00710452" w:rsidRPr="00D81C6C" w:rsidRDefault="00710452" w:rsidP="00D81C6C">
      <w:pPr>
        <w:pStyle w:val="SubItem"/>
        <w:numPr>
          <w:ilvl w:val="2"/>
          <w:numId w:val="34"/>
        </w:numPr>
      </w:pPr>
      <w:r w:rsidRPr="00D81C6C">
        <w:t>Department Colloquium, Organizational Studies, University of Michigan (Nov 2015)</w:t>
      </w:r>
    </w:p>
    <w:p w14:paraId="44593E31" w14:textId="77777777" w:rsidR="00FB7233" w:rsidRPr="00D81C6C" w:rsidRDefault="00D16920" w:rsidP="00D81C6C">
      <w:pPr>
        <w:pStyle w:val="SubItem"/>
        <w:numPr>
          <w:ilvl w:val="2"/>
          <w:numId w:val="34"/>
        </w:numPr>
      </w:pPr>
      <w:r w:rsidRPr="00D81C6C">
        <w:t>Department Colloquium, Strategy and Organizations, McGill University (Jan 2016)</w:t>
      </w:r>
    </w:p>
    <w:p w14:paraId="669CD89E" w14:textId="45DCD80D" w:rsidR="00956D6E" w:rsidRPr="00D81C6C" w:rsidRDefault="00956D6E" w:rsidP="00D81C6C">
      <w:pPr>
        <w:pStyle w:val="Item"/>
      </w:pPr>
      <w:r w:rsidRPr="00D81C6C">
        <w:t>“The Financialization of Everyday Life: Mobile</w:t>
      </w:r>
      <w:r w:rsidR="005969A8" w:rsidRPr="00D81C6C">
        <w:t xml:space="preserve"> Money and (In)Formal Activity in a</w:t>
      </w:r>
      <w:r w:rsidRPr="00D81C6C">
        <w:t xml:space="preserve"> Developing Context”</w:t>
      </w:r>
    </w:p>
    <w:p w14:paraId="4198893B" w14:textId="77777777" w:rsidR="00FB7233" w:rsidRPr="00D81C6C" w:rsidRDefault="00956D6E" w:rsidP="00D81C6C">
      <w:pPr>
        <w:pStyle w:val="SubItem"/>
        <w:numPr>
          <w:ilvl w:val="2"/>
          <w:numId w:val="35"/>
        </w:numPr>
      </w:pPr>
      <w:r w:rsidRPr="00D81C6C">
        <w:t>American Sociological Association Annual Meeting, Chicago, IL (Aug 2015)</w:t>
      </w:r>
    </w:p>
    <w:p w14:paraId="027AE72A" w14:textId="2EB3C4FA" w:rsidR="00EB34F7" w:rsidRPr="00D81C6C" w:rsidRDefault="00EB34F7" w:rsidP="00D81C6C">
      <w:pPr>
        <w:pStyle w:val="Item"/>
      </w:pPr>
      <w:r w:rsidRPr="00D81C6C">
        <w:t>“</w:t>
      </w:r>
      <w:r w:rsidR="001234B4" w:rsidRPr="00D81C6C">
        <w:t>Risks, Returns and Relational Lending: Personal Ties in Microfinance</w:t>
      </w:r>
      <w:r w:rsidRPr="00D81C6C">
        <w:t>”</w:t>
      </w:r>
    </w:p>
    <w:p w14:paraId="4002E636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Sociology, Brown University (Oct 2013)</w:t>
      </w:r>
    </w:p>
    <w:p w14:paraId="4A46890D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Management, Columbia Business School (Nov 2013)</w:t>
      </w:r>
    </w:p>
    <w:p w14:paraId="0F0483A1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Sociology, Princeton University (Dec 2013)</w:t>
      </w:r>
    </w:p>
    <w:p w14:paraId="3B3A6B0A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Institute of Management, University of Lugano (Dec 2013)</w:t>
      </w:r>
    </w:p>
    <w:p w14:paraId="4B293746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Strategy and Entrepreneurship, London Business School (Jan 2014)</w:t>
      </w:r>
    </w:p>
    <w:p w14:paraId="073A4DB4" w14:textId="641B55E3" w:rsidR="00EB34F7" w:rsidRPr="00D81C6C" w:rsidRDefault="00422B55" w:rsidP="00D81C6C">
      <w:pPr>
        <w:pStyle w:val="SubItem"/>
        <w:numPr>
          <w:ilvl w:val="2"/>
          <w:numId w:val="36"/>
        </w:numPr>
      </w:pPr>
      <w:r w:rsidRPr="00D81C6C">
        <w:t>Department Colloquium, Strategic Management</w:t>
      </w:r>
      <w:r w:rsidR="00EB34F7" w:rsidRPr="00D81C6C">
        <w:t>, University of Toronto (Jan 2014)</w:t>
      </w:r>
    </w:p>
    <w:p w14:paraId="7E63B5E4" w14:textId="77777777" w:rsidR="00FB7233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Wagner School of Public Service, New York University (Feb 2014)</w:t>
      </w:r>
    </w:p>
    <w:p w14:paraId="79B8086F" w14:textId="13D5712E" w:rsidR="001234B4" w:rsidRPr="00D81C6C" w:rsidRDefault="001234B4" w:rsidP="00D81C6C">
      <w:pPr>
        <w:pStyle w:val="Item"/>
      </w:pPr>
      <w:r w:rsidRPr="00D81C6C">
        <w:t>“Necessity is the Mother of Isomorphism: Poverty and Market Creativity in Panama”</w:t>
      </w:r>
    </w:p>
    <w:p w14:paraId="24287C38" w14:textId="77777777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Berlin Roundtables on Transnationality, WZB (Jul 2011)</w:t>
      </w:r>
    </w:p>
    <w:p w14:paraId="4032276B" w14:textId="13FB064E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Developmen</w:t>
      </w:r>
      <w:r w:rsidR="00FD0E3A" w:rsidRPr="00D81C6C">
        <w:t>t Sociology Annual Meeting (Nov</w:t>
      </w:r>
      <w:r w:rsidRPr="00D81C6C">
        <w:t xml:space="preserve"> 2012)</w:t>
      </w:r>
    </w:p>
    <w:p w14:paraId="5F1EFAC0" w14:textId="77777777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Academy of Management Annual Meeting (Aug 2013)</w:t>
      </w:r>
    </w:p>
    <w:p w14:paraId="42869182" w14:textId="77777777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Kauffman Foundation Emerging Scholars Conference, Kansas City, MO (Oct 2014)</w:t>
      </w:r>
    </w:p>
    <w:p w14:paraId="612BED41" w14:textId="77777777" w:rsidR="00FB7233" w:rsidRPr="00D81C6C" w:rsidRDefault="001234B4" w:rsidP="00D81C6C">
      <w:pPr>
        <w:pStyle w:val="SubItem"/>
        <w:numPr>
          <w:ilvl w:val="2"/>
          <w:numId w:val="37"/>
        </w:numPr>
      </w:pPr>
      <w:r w:rsidRPr="00D81C6C">
        <w:t>American Sociological Association Annual Meeting, Chicago, IL (Aug 2015)</w:t>
      </w:r>
    </w:p>
    <w:p w14:paraId="650DA7B0" w14:textId="5245F745" w:rsidR="00FB7233" w:rsidRPr="00D81C6C" w:rsidRDefault="007524A2" w:rsidP="00D81C6C">
      <w:pPr>
        <w:pStyle w:val="Item"/>
        <w:rPr>
          <w:i/>
          <w:iCs/>
        </w:rPr>
      </w:pPr>
      <w:r w:rsidRPr="00D81C6C">
        <w:rPr>
          <w:i/>
          <w:iCs/>
        </w:rPr>
        <w:t>“</w:t>
      </w:r>
      <w:r w:rsidRPr="00D81C6C">
        <w:rPr>
          <w:i/>
          <w:iCs/>
          <w:lang w:val="es-PA"/>
        </w:rPr>
        <w:t>Caminos hacia el Emprendimiento</w:t>
      </w:r>
      <w:r w:rsidRPr="00D81C6C">
        <w:rPr>
          <w:i/>
          <w:iCs/>
        </w:rPr>
        <w:t>”</w:t>
      </w:r>
    </w:p>
    <w:p w14:paraId="59868010" w14:textId="77777777" w:rsidR="00FB7233" w:rsidRPr="00D81C6C" w:rsidRDefault="0082437E" w:rsidP="00D81C6C">
      <w:pPr>
        <w:pStyle w:val="SubItem"/>
        <w:numPr>
          <w:ilvl w:val="2"/>
          <w:numId w:val="38"/>
        </w:numPr>
      </w:pPr>
      <w:r w:rsidRPr="00D81C6C">
        <w:t xml:space="preserve">Invited </w:t>
      </w:r>
      <w:r w:rsidR="00CC0A23" w:rsidRPr="00D81C6C">
        <w:t>lecture</w:t>
      </w:r>
      <w:r w:rsidRPr="00D81C6C">
        <w:t xml:space="preserve"> </w:t>
      </w:r>
      <w:r w:rsidR="007524A2" w:rsidRPr="00D81C6C">
        <w:t xml:space="preserve">at </w:t>
      </w:r>
      <w:r w:rsidR="007524A2" w:rsidRPr="00861A99">
        <w:rPr>
          <w:lang w:val="en-US"/>
        </w:rPr>
        <w:t>Universidad Latina</w:t>
      </w:r>
      <w:r w:rsidR="00C64598" w:rsidRPr="00D81C6C">
        <w:t xml:space="preserve">. </w:t>
      </w:r>
      <w:r w:rsidR="00327060" w:rsidRPr="00D81C6C">
        <w:t>Sa</w:t>
      </w:r>
      <w:r w:rsidR="001234B4" w:rsidRPr="00D81C6C">
        <w:t>ntiago, Panama</w:t>
      </w:r>
      <w:r w:rsidR="00C64598" w:rsidRPr="00D81C6C">
        <w:t xml:space="preserve"> </w:t>
      </w:r>
      <w:r w:rsidR="00073F7D" w:rsidRPr="00D81C6C">
        <w:t>(Sep 2011)</w:t>
      </w:r>
    </w:p>
    <w:p w14:paraId="546CC3B7" w14:textId="6D39B29F" w:rsidR="00FB7233" w:rsidRPr="00D81C6C" w:rsidRDefault="0056602D" w:rsidP="00D81C6C">
      <w:pPr>
        <w:pStyle w:val="Heading2"/>
        <w:rPr>
          <w:lang w:val="en-CA"/>
        </w:rPr>
      </w:pPr>
      <w:r w:rsidRPr="00D81C6C">
        <w:rPr>
          <w:lang w:val="en-CA"/>
        </w:rPr>
        <w:t>TEACHING</w:t>
      </w:r>
    </w:p>
    <w:p w14:paraId="496C439E" w14:textId="7561F801" w:rsidR="00FB7233" w:rsidRPr="00D81C6C" w:rsidRDefault="00C3460E" w:rsidP="00D81C6C">
      <w:pPr>
        <w:pStyle w:val="DateRangeItem"/>
      </w:pPr>
      <w:r w:rsidRPr="00D81C6C">
        <w:t>2018</w:t>
      </w:r>
      <w:r w:rsidR="00DB7DD5">
        <w:t>, 2021</w:t>
      </w:r>
      <w:r w:rsidR="00D81C6C" w:rsidRPr="00D81C6C">
        <w:tab/>
        <w:t>Strategic Change and Implementation (MBA)</w:t>
      </w:r>
      <w:r w:rsidR="00D81C6C" w:rsidRPr="00D81C6C">
        <w:br/>
      </w:r>
      <w:r w:rsidRPr="00D81C6C">
        <w:t>Rotman School of Management, University of Toronto</w:t>
      </w:r>
    </w:p>
    <w:p w14:paraId="731364E2" w14:textId="460FDE87" w:rsidR="00FB7233" w:rsidRPr="00D81C6C" w:rsidRDefault="009B4D8A" w:rsidP="00D81C6C">
      <w:pPr>
        <w:pStyle w:val="DateRangeItem"/>
      </w:pPr>
      <w:r w:rsidRPr="00D81C6C">
        <w:t>2018</w:t>
      </w:r>
      <w:r w:rsidR="00251635" w:rsidRPr="00D81C6C">
        <w:t>, 2020</w:t>
      </w:r>
      <w:r w:rsidR="00D81C6C" w:rsidRPr="00D81C6C">
        <w:tab/>
        <w:t>Strategy and Economic Sociology (PhD)</w:t>
      </w:r>
      <w:r w:rsidR="00D81C6C" w:rsidRPr="00D81C6C">
        <w:br/>
      </w:r>
      <w:r w:rsidRPr="00D81C6C">
        <w:t>Rotman School of Management, University of Toronto</w:t>
      </w:r>
    </w:p>
    <w:p w14:paraId="344C4CAD" w14:textId="3CB9A86D" w:rsidR="00FB7233" w:rsidRPr="00D81C6C" w:rsidRDefault="002A4490" w:rsidP="00D81C6C">
      <w:pPr>
        <w:pStyle w:val="DateRangeItem"/>
      </w:pPr>
      <w:r w:rsidRPr="00D81C6C">
        <w:lastRenderedPageBreak/>
        <w:t>2015-</w:t>
      </w:r>
      <w:r w:rsidR="00357376" w:rsidRPr="00D81C6C">
        <w:t>present</w:t>
      </w:r>
      <w:r w:rsidR="00D81C6C" w:rsidRPr="00D81C6C">
        <w:tab/>
        <w:t>Social Entrepreneurship (MBA &amp; Undergraduate)</w:t>
      </w:r>
      <w:r w:rsidR="00D81C6C" w:rsidRPr="00D81C6C">
        <w:br/>
      </w:r>
      <w:r w:rsidR="00D96C8A" w:rsidRPr="00D81C6C">
        <w:t>Rotman School of Management, University of Toronto</w:t>
      </w:r>
    </w:p>
    <w:p w14:paraId="4D469DEB" w14:textId="601CD9C1" w:rsidR="00FB7233" w:rsidRPr="00D81C6C" w:rsidRDefault="00A75844" w:rsidP="00D81C6C">
      <w:pPr>
        <w:pStyle w:val="DateRangeItem"/>
      </w:pPr>
      <w:r w:rsidRPr="00D81C6C">
        <w:t>2016</w:t>
      </w:r>
      <w:r w:rsidR="00D81C6C" w:rsidRPr="00D81C6C">
        <w:tab/>
        <w:t>Social Entrepreneurship and Innovation (Undergraduate)</w:t>
      </w:r>
      <w:r w:rsidR="00D81C6C" w:rsidRPr="00D81C6C">
        <w:br/>
      </w:r>
      <w:r w:rsidRPr="00D81C6C">
        <w:t>Desautels Faculty of Management, McGill University</w:t>
      </w:r>
    </w:p>
    <w:p w14:paraId="0E23AA09" w14:textId="5A2629E4" w:rsidR="00FB7233" w:rsidRPr="00D81C6C" w:rsidRDefault="004B5A8D" w:rsidP="00D81C6C">
      <w:pPr>
        <w:pStyle w:val="DateRangeItem"/>
      </w:pPr>
      <w:r w:rsidRPr="00D81C6C">
        <w:rPr>
          <w:color w:val="000000" w:themeColor="text1"/>
        </w:rPr>
        <w:t>2015</w:t>
      </w:r>
      <w:r w:rsidRPr="00D81C6C">
        <w:t>-</w:t>
      </w:r>
      <w:r w:rsidR="00A75844" w:rsidRPr="00D81C6C">
        <w:t>2016</w:t>
      </w:r>
      <w:r w:rsidR="00D81C6C" w:rsidRPr="00D81C6C">
        <w:tab/>
        <w:t xml:space="preserve">Coordinator, MBA Major in </w:t>
      </w:r>
      <w:r w:rsidR="00D81C6C" w:rsidRPr="00D81C6C">
        <w:rPr>
          <w:color w:val="000000" w:themeColor="text1"/>
        </w:rPr>
        <w:t>Sustainability</w:t>
      </w:r>
      <w:r w:rsidR="00D81C6C" w:rsidRPr="00D81C6C">
        <w:rPr>
          <w:color w:val="000000" w:themeColor="text1"/>
        </w:rPr>
        <w:br/>
      </w:r>
      <w:r w:rsidR="00A75844" w:rsidRPr="00D81C6C">
        <w:t>Rotman School of Management, University of Toronto</w:t>
      </w:r>
    </w:p>
    <w:p w14:paraId="4AE7378A" w14:textId="03665236" w:rsidR="00FB7233" w:rsidRPr="00D81C6C" w:rsidRDefault="002A4490" w:rsidP="00D81C6C">
      <w:pPr>
        <w:pStyle w:val="DateRangeItem"/>
      </w:pPr>
      <w:r w:rsidRPr="00D81C6C">
        <w:rPr>
          <w:color w:val="000000" w:themeColor="text1"/>
        </w:rPr>
        <w:t>2014</w:t>
      </w:r>
      <w:r w:rsidRPr="00D81C6C">
        <w:t>-2015</w:t>
      </w:r>
      <w:r w:rsidR="00D81C6C" w:rsidRPr="00D81C6C">
        <w:tab/>
        <w:t xml:space="preserve">Strategic Management Doctoral </w:t>
      </w:r>
      <w:r w:rsidR="00D81C6C" w:rsidRPr="00D81C6C">
        <w:rPr>
          <w:color w:val="000000" w:themeColor="text1"/>
        </w:rPr>
        <w:t>Seminar</w:t>
      </w:r>
      <w:r w:rsidR="00D81C6C" w:rsidRPr="00D81C6C">
        <w:rPr>
          <w:color w:val="000000" w:themeColor="text1"/>
        </w:rPr>
        <w:br/>
      </w:r>
      <w:r w:rsidRPr="00D81C6C">
        <w:t xml:space="preserve">Co-taught with Nico </w:t>
      </w:r>
      <w:proofErr w:type="spellStart"/>
      <w:r w:rsidRPr="00D81C6C">
        <w:t>Lacetera</w:t>
      </w:r>
      <w:proofErr w:type="spellEnd"/>
      <w:r w:rsidR="00D81C6C" w:rsidRPr="00D81C6C">
        <w:br/>
      </w:r>
      <w:proofErr w:type="spellStart"/>
      <w:r w:rsidRPr="00D81C6C">
        <w:t>Rotman</w:t>
      </w:r>
      <w:proofErr w:type="spellEnd"/>
      <w:r w:rsidRPr="00D81C6C">
        <w:t xml:space="preserve"> School of Management, University of Toronto</w:t>
      </w:r>
    </w:p>
    <w:p w14:paraId="7D1F15A9" w14:textId="75B04932" w:rsidR="00FB7233" w:rsidRPr="00D81C6C" w:rsidRDefault="00DD5E52" w:rsidP="00D81C6C">
      <w:pPr>
        <w:pStyle w:val="DateRangeItem"/>
      </w:pPr>
      <w:r w:rsidRPr="00D81C6C">
        <w:rPr>
          <w:color w:val="000000" w:themeColor="text1"/>
        </w:rPr>
        <w:t>2013</w:t>
      </w:r>
      <w:r w:rsidR="00D81C6C" w:rsidRPr="00D81C6C">
        <w:rPr>
          <w:color w:val="000000" w:themeColor="text1"/>
        </w:rPr>
        <w:tab/>
      </w:r>
      <w:r w:rsidR="00D81C6C" w:rsidRPr="00D81C6C">
        <w:t xml:space="preserve">Lecturer, University of Chicago Summer Economics </w:t>
      </w:r>
      <w:r w:rsidR="00D81C6C" w:rsidRPr="00D81C6C">
        <w:rPr>
          <w:color w:val="000000" w:themeColor="text1"/>
        </w:rPr>
        <w:t>Seminar</w:t>
      </w:r>
    </w:p>
    <w:p w14:paraId="6E05E29D" w14:textId="77777777" w:rsidR="00FB7233" w:rsidRPr="00D81C6C" w:rsidRDefault="00820387" w:rsidP="00D81C6C">
      <w:pPr>
        <w:pStyle w:val="Heading2"/>
        <w:rPr>
          <w:lang w:val="en-CA"/>
        </w:rPr>
      </w:pPr>
      <w:r w:rsidRPr="00D81C6C">
        <w:rPr>
          <w:lang w:val="en-CA"/>
        </w:rPr>
        <w:t>PROFESSIONAL SERVICE</w:t>
      </w:r>
    </w:p>
    <w:p w14:paraId="5547186E" w14:textId="2FB78E71" w:rsidR="00CF4441" w:rsidRPr="00D81C6C" w:rsidRDefault="006A365D" w:rsidP="00D81C6C">
      <w:pPr>
        <w:pStyle w:val="DateRangeItem"/>
      </w:pPr>
      <w:r w:rsidRPr="00D81C6C">
        <w:rPr>
          <w:color w:val="000000" w:themeColor="text1"/>
        </w:rPr>
        <w:t>2019</w:t>
      </w:r>
      <w:r w:rsidRPr="00D81C6C">
        <w:t>-present</w:t>
      </w:r>
      <w:r w:rsidR="00D81C6C" w:rsidRPr="00D81C6C">
        <w:tab/>
        <w:t xml:space="preserve">Consulting Editor, </w:t>
      </w:r>
      <w:r w:rsidR="00D81C6C" w:rsidRPr="00D81C6C">
        <w:rPr>
          <w:i/>
          <w:iCs/>
        </w:rPr>
        <w:t xml:space="preserve">American Journal of </w:t>
      </w:r>
      <w:r w:rsidR="00D81C6C" w:rsidRPr="00D81C6C">
        <w:rPr>
          <w:i/>
          <w:iCs/>
          <w:color w:val="000000" w:themeColor="text1"/>
        </w:rPr>
        <w:t>Sociology</w:t>
      </w:r>
    </w:p>
    <w:p w14:paraId="0116FCAE" w14:textId="071CA6CB" w:rsidR="00FB7233" w:rsidRPr="00D81C6C" w:rsidRDefault="00CF4441" w:rsidP="00D81C6C">
      <w:pPr>
        <w:pStyle w:val="DateRangeItem"/>
      </w:pPr>
      <w:r w:rsidRPr="00D81C6C">
        <w:t>2019-present</w:t>
      </w:r>
      <w:r w:rsidR="00D81C6C" w:rsidRPr="00D81C6C">
        <w:tab/>
        <w:t>Research Committee Member, Organization and Management Theory (OMT)</w:t>
      </w:r>
    </w:p>
    <w:p w14:paraId="79BD43D7" w14:textId="3E4B3674" w:rsidR="00B25A31" w:rsidRPr="00D81C6C" w:rsidRDefault="002E5B28" w:rsidP="00EF178C">
      <w:pPr>
        <w:pStyle w:val="Item"/>
        <w:ind w:left="720" w:hanging="720"/>
        <w:rPr>
          <w:rFonts w:asciiTheme="minorBidi" w:hAnsiTheme="minorBidi" w:cstheme="minorBidi"/>
          <w:szCs w:val="20"/>
        </w:rPr>
      </w:pPr>
      <w:r w:rsidRPr="00D81C6C">
        <w:t xml:space="preserve">Ad-hoc </w:t>
      </w:r>
      <w:r w:rsidR="00BC7E1C" w:rsidRPr="00D81C6C">
        <w:t xml:space="preserve">Reviewer: </w:t>
      </w:r>
      <w:r w:rsidR="00AA30C6" w:rsidRPr="00D81C6C">
        <w:t xml:space="preserve">Academy of Management Discoveries, </w:t>
      </w:r>
      <w:r w:rsidR="00C3460E" w:rsidRPr="00D81C6C">
        <w:t xml:space="preserve">Administrative Science Quarterly, </w:t>
      </w:r>
      <w:r w:rsidR="00BC7E1C" w:rsidRPr="00D81C6C">
        <w:t xml:space="preserve">American Journal of Sociology, American Sociological Review, </w:t>
      </w:r>
      <w:r w:rsidR="00593DED" w:rsidRPr="00D81C6C">
        <w:t>Journal of Development Studies,</w:t>
      </w:r>
      <w:r w:rsidR="00AA30C6" w:rsidRPr="00D81C6C">
        <w:t xml:space="preserve"> </w:t>
      </w:r>
      <w:r w:rsidR="00593DED" w:rsidRPr="00D81C6C">
        <w:t xml:space="preserve">Journal of International </w:t>
      </w:r>
      <w:r w:rsidR="00BC7E1C" w:rsidRPr="00D81C6C">
        <w:t xml:space="preserve">Business Studies, Management Science, </w:t>
      </w:r>
      <w:r w:rsidR="00B238FE" w:rsidRPr="00D81C6C">
        <w:t>Organization Science,</w:t>
      </w:r>
      <w:r w:rsidR="00AA30C6" w:rsidRPr="00D81C6C">
        <w:t xml:space="preserve"> </w:t>
      </w:r>
      <w:r w:rsidR="002A4490" w:rsidRPr="00D81C6C">
        <w:t xml:space="preserve">Social Forces, </w:t>
      </w:r>
      <w:r w:rsidR="00251635" w:rsidRPr="00D81C6C">
        <w:t xml:space="preserve">Social Psychology Quarterly, </w:t>
      </w:r>
      <w:r w:rsidR="00593DED" w:rsidRPr="00D81C6C">
        <w:t>Strategic Entrepreneurship Journal</w:t>
      </w:r>
      <w:r w:rsidR="00961D67" w:rsidRPr="00D81C6C">
        <w:t>, Strategy Science</w:t>
      </w:r>
    </w:p>
    <w:sectPr w:rsidR="00B25A31" w:rsidRPr="00D81C6C" w:rsidSect="0071213C">
      <w:headerReference w:type="default" r:id="rId42"/>
      <w:footerReference w:type="even" r:id="rId43"/>
      <w:footerReference w:type="default" r:id="rId44"/>
      <w:headerReference w:type="first" r:id="rId45"/>
      <w:pgSz w:w="12240" w:h="15840"/>
      <w:pgMar w:top="1440" w:right="1440" w:bottom="1440" w:left="1440" w:header="576" w:footer="57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CE4B398" w14:textId="77777777" w:rsidR="003010D9" w:rsidRDefault="003010D9">
      <w:r>
        <w:separator/>
      </w:r>
    </w:p>
  </w:endnote>
  <w:endnote w:type="continuationSeparator" w:id="0">
    <w:p w14:paraId="64A9C41D" w14:textId="77777777" w:rsidR="003010D9" w:rsidRDefault="003010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Times">
    <w:altName w:val="﷽﷽﷽﷽﷽﷽﷽﷽"/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4C722D" w14:textId="5D439429" w:rsidR="00BE61DF" w:rsidRPr="0071213C" w:rsidRDefault="0071213C" w:rsidP="0071213C">
    <w:pPr>
      <w:pStyle w:val="Footer"/>
      <w:tabs>
        <w:tab w:val="clear" w:pos="4320"/>
        <w:tab w:val="clear" w:pos="8640"/>
        <w:tab w:val="right" w:pos="9360"/>
      </w:tabs>
      <w:rPr>
        <w:rFonts w:asciiTheme="minorBidi" w:hAnsiTheme="minorBidi" w:cstheme="minorBidi"/>
        <w:sz w:val="22"/>
        <w:szCs w:val="18"/>
      </w:rPr>
    </w:pPr>
    <w:r w:rsidRPr="0071213C">
      <w:rPr>
        <w:rFonts w:asciiTheme="minorBidi" w:hAnsiTheme="minorBidi" w:cstheme="minorBidi"/>
        <w:sz w:val="22"/>
        <w:szCs w:val="18"/>
        <w:lang w:val="en-CA"/>
      </w:rPr>
      <w:t>Curriculum Vitae</w:t>
    </w:r>
    <w:r w:rsidRPr="0071213C">
      <w:rPr>
        <w:rFonts w:asciiTheme="minorBidi" w:hAnsiTheme="minorBidi" w:cstheme="minorBidi"/>
        <w:sz w:val="22"/>
        <w:szCs w:val="18"/>
        <w:lang w:val="en-CA"/>
      </w:rPr>
      <w:br/>
      <w:t>LAURA B. DOERING</w:t>
    </w:r>
    <w:r w:rsidRPr="0071213C">
      <w:rPr>
        <w:rFonts w:asciiTheme="minorBidi" w:hAnsiTheme="minorBidi" w:cstheme="minorBidi"/>
        <w:sz w:val="22"/>
        <w:szCs w:val="18"/>
        <w:lang w:val="en-CA"/>
      </w:rPr>
      <w:tab/>
    </w:r>
    <w:r w:rsidRPr="0071213C">
      <w:rPr>
        <w:rFonts w:asciiTheme="minorBidi" w:hAnsiTheme="minorBidi" w:cstheme="minorBidi"/>
        <w:sz w:val="22"/>
        <w:szCs w:val="18"/>
        <w:lang w:val="en-CA"/>
      </w:rPr>
      <w:fldChar w:fldCharType="begin"/>
    </w:r>
    <w:r w:rsidRPr="0071213C">
      <w:rPr>
        <w:rFonts w:asciiTheme="minorBidi" w:hAnsiTheme="minorBidi" w:cstheme="minorBidi"/>
        <w:sz w:val="22"/>
        <w:szCs w:val="18"/>
        <w:lang w:val="en-CA"/>
      </w:rPr>
      <w:instrText xml:space="preserve"> PAGE   \* MERGEFORMAT </w:instrText>
    </w:r>
    <w:r w:rsidRPr="0071213C">
      <w:rPr>
        <w:rFonts w:asciiTheme="minorBidi" w:hAnsiTheme="minorBidi" w:cstheme="minorBidi"/>
        <w:sz w:val="22"/>
        <w:szCs w:val="18"/>
        <w:lang w:val="en-CA"/>
      </w:rPr>
      <w:fldChar w:fldCharType="separate"/>
    </w:r>
    <w:r w:rsidRPr="0071213C">
      <w:rPr>
        <w:rFonts w:asciiTheme="minorBidi" w:hAnsiTheme="minorBidi" w:cstheme="minorBidi"/>
        <w:sz w:val="22"/>
        <w:szCs w:val="18"/>
        <w:lang w:val="en-CA"/>
      </w:rPr>
      <w:t>3</w:t>
    </w:r>
    <w:r w:rsidRPr="0071213C">
      <w:rPr>
        <w:rFonts w:asciiTheme="minorBidi" w:hAnsiTheme="minorBidi" w:cstheme="minorBidi"/>
        <w:noProof/>
        <w:sz w:val="22"/>
        <w:szCs w:val="18"/>
        <w:lang w:val="en-C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D716AB1" w14:textId="77777777" w:rsidR="003010D9" w:rsidRDefault="003010D9">
      <w:r>
        <w:separator/>
      </w:r>
    </w:p>
  </w:footnote>
  <w:footnote w:type="continuationSeparator" w:id="0">
    <w:p w14:paraId="2C3C9B4D" w14:textId="77777777" w:rsidR="003010D9" w:rsidRDefault="003010D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264693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" w15:restartNumberingAfterBreak="0">
    <w:nsid w:val="01401DB3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CD4D03"/>
    <w:multiLevelType w:val="hybridMultilevel"/>
    <w:tmpl w:val="CC0EEC1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0BE7EBA"/>
    <w:multiLevelType w:val="hybridMultilevel"/>
    <w:tmpl w:val="140454EE"/>
    <w:lvl w:ilvl="0" w:tplc="B1DA7110">
      <w:start w:val="1"/>
      <w:numFmt w:val="decimal"/>
      <w:lvlText w:val="%1."/>
      <w:lvlJc w:val="left"/>
      <w:pPr>
        <w:ind w:left="36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1523377"/>
    <w:multiLevelType w:val="hybridMultilevel"/>
    <w:tmpl w:val="55E6DED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8F3F06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0" w15:restartNumberingAfterBreak="0">
    <w:nsid w:val="17DE4523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1" w15:restartNumberingAfterBreak="0">
    <w:nsid w:val="19FA4E7A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2" w15:restartNumberingAfterBreak="0">
    <w:nsid w:val="1A13049E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3" w15:restartNumberingAfterBreak="0">
    <w:nsid w:val="1AEE3F9E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4" w15:restartNumberingAfterBreak="0">
    <w:nsid w:val="1B3E4492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5" w15:restartNumberingAfterBreak="0">
    <w:nsid w:val="1C4947F4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pStyle w:val="SubItem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6" w15:restartNumberingAfterBreak="0">
    <w:nsid w:val="1C8433AB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7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172455D"/>
    <w:multiLevelType w:val="hybridMultilevel"/>
    <w:tmpl w:val="17A455DC"/>
    <w:lvl w:ilvl="0" w:tplc="2AC88C84">
      <w:start w:val="1"/>
      <w:numFmt w:val="decimal"/>
      <w:pStyle w:val="NumberedItem"/>
      <w:lvlText w:val="%1."/>
      <w:lvlJc w:val="left"/>
      <w:pPr>
        <w:ind w:left="1094" w:hanging="554"/>
      </w:pPr>
      <w:rPr>
        <w:rFonts w:hint="default"/>
        <w:b w:val="0"/>
        <w:bCs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8A31BAD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27" w15:restartNumberingAfterBreak="0">
    <w:nsid w:val="59927A7C"/>
    <w:multiLevelType w:val="hybridMultilevel"/>
    <w:tmpl w:val="D640D5D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E61904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1" w15:restartNumberingAfterBreak="0">
    <w:nsid w:val="62727547"/>
    <w:multiLevelType w:val="hybridMultilevel"/>
    <w:tmpl w:val="05D07A8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63753C0B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3" w15:restartNumberingAfterBreak="0">
    <w:nsid w:val="63F206C7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4" w15:restartNumberingAfterBreak="0">
    <w:nsid w:val="640F54E1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5" w15:restartNumberingAfterBreak="0">
    <w:nsid w:val="653E57CD"/>
    <w:multiLevelType w:val="hybridMultilevel"/>
    <w:tmpl w:val="27DEB524"/>
    <w:lvl w:ilvl="0" w:tplc="DE2022C4">
      <w:start w:val="1"/>
      <w:numFmt w:val="bullet"/>
      <w:pStyle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6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80C45D0"/>
    <w:multiLevelType w:val="hybridMultilevel"/>
    <w:tmpl w:val="23E0C1A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7DC130A0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0" w15:restartNumberingAfterBreak="0">
    <w:nsid w:val="7EA13219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1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2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8"/>
  </w:num>
  <w:num w:numId="4">
    <w:abstractNumId w:val="20"/>
  </w:num>
  <w:num w:numId="5">
    <w:abstractNumId w:val="36"/>
  </w:num>
  <w:num w:numId="6">
    <w:abstractNumId w:val="19"/>
  </w:num>
  <w:num w:numId="7">
    <w:abstractNumId w:val="21"/>
  </w:num>
  <w:num w:numId="8">
    <w:abstractNumId w:val="29"/>
  </w:num>
  <w:num w:numId="9">
    <w:abstractNumId w:val="24"/>
  </w:num>
  <w:num w:numId="10">
    <w:abstractNumId w:val="23"/>
  </w:num>
  <w:num w:numId="11">
    <w:abstractNumId w:val="41"/>
  </w:num>
  <w:num w:numId="12">
    <w:abstractNumId w:val="1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22"/>
  </w:num>
  <w:num w:numId="15">
    <w:abstractNumId w:val="37"/>
  </w:num>
  <w:num w:numId="16">
    <w:abstractNumId w:val="1"/>
  </w:num>
  <w:num w:numId="17">
    <w:abstractNumId w:val="17"/>
  </w:num>
  <w:num w:numId="18">
    <w:abstractNumId w:val="8"/>
  </w:num>
  <w:num w:numId="19">
    <w:abstractNumId w:val="4"/>
  </w:num>
  <w:num w:numId="20">
    <w:abstractNumId w:val="25"/>
  </w:num>
  <w:num w:numId="21">
    <w:abstractNumId w:val="15"/>
  </w:num>
  <w:num w:numId="22">
    <w:abstractNumId w:val="35"/>
  </w:num>
  <w:num w:numId="23">
    <w:abstractNumId w:val="14"/>
  </w:num>
  <w:num w:numId="24">
    <w:abstractNumId w:val="30"/>
  </w:num>
  <w:num w:numId="25">
    <w:abstractNumId w:val="9"/>
  </w:num>
  <w:num w:numId="26">
    <w:abstractNumId w:val="3"/>
  </w:num>
  <w:num w:numId="27">
    <w:abstractNumId w:val="2"/>
  </w:num>
  <w:num w:numId="28">
    <w:abstractNumId w:val="16"/>
  </w:num>
  <w:num w:numId="29">
    <w:abstractNumId w:val="12"/>
  </w:num>
  <w:num w:numId="30">
    <w:abstractNumId w:val="33"/>
  </w:num>
  <w:num w:numId="31">
    <w:abstractNumId w:val="32"/>
  </w:num>
  <w:num w:numId="32">
    <w:abstractNumId w:val="40"/>
  </w:num>
  <w:num w:numId="33">
    <w:abstractNumId w:val="11"/>
  </w:num>
  <w:num w:numId="34">
    <w:abstractNumId w:val="26"/>
  </w:num>
  <w:num w:numId="35">
    <w:abstractNumId w:val="39"/>
  </w:num>
  <w:num w:numId="36">
    <w:abstractNumId w:val="10"/>
  </w:num>
  <w:num w:numId="37">
    <w:abstractNumId w:val="13"/>
  </w:num>
  <w:num w:numId="38">
    <w:abstractNumId w:val="34"/>
  </w:num>
  <w:num w:numId="39">
    <w:abstractNumId w:val="6"/>
  </w:num>
  <w:num w:numId="40">
    <w:abstractNumId w:val="31"/>
  </w:num>
  <w:num w:numId="41">
    <w:abstractNumId w:val="38"/>
  </w:num>
  <w:num w:numId="42">
    <w:abstractNumId w:val="27"/>
  </w:num>
  <w:num w:numId="43">
    <w:abstractNumId w:val="5"/>
  </w:num>
  <w:num w:numId="4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4590"/>
    <w:rsid w:val="000A5343"/>
    <w:rsid w:val="000C2467"/>
    <w:rsid w:val="000C6D0F"/>
    <w:rsid w:val="000C781F"/>
    <w:rsid w:val="000D4D80"/>
    <w:rsid w:val="000D62B0"/>
    <w:rsid w:val="000E5015"/>
    <w:rsid w:val="000E6A7C"/>
    <w:rsid w:val="000E6C2B"/>
    <w:rsid w:val="000E6EF9"/>
    <w:rsid w:val="000F0B91"/>
    <w:rsid w:val="000F5B49"/>
    <w:rsid w:val="000F6189"/>
    <w:rsid w:val="0010107E"/>
    <w:rsid w:val="00103C6F"/>
    <w:rsid w:val="00104EB3"/>
    <w:rsid w:val="0011131A"/>
    <w:rsid w:val="00111DA1"/>
    <w:rsid w:val="00114F24"/>
    <w:rsid w:val="001234B4"/>
    <w:rsid w:val="00125415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161A"/>
    <w:rsid w:val="00223D36"/>
    <w:rsid w:val="0023474D"/>
    <w:rsid w:val="00236B74"/>
    <w:rsid w:val="00242E8E"/>
    <w:rsid w:val="00251635"/>
    <w:rsid w:val="0025194B"/>
    <w:rsid w:val="00263284"/>
    <w:rsid w:val="002642AA"/>
    <w:rsid w:val="00264B2B"/>
    <w:rsid w:val="00266A31"/>
    <w:rsid w:val="0027138E"/>
    <w:rsid w:val="002757D4"/>
    <w:rsid w:val="0028133D"/>
    <w:rsid w:val="00284977"/>
    <w:rsid w:val="00291B2D"/>
    <w:rsid w:val="002A2D38"/>
    <w:rsid w:val="002A4490"/>
    <w:rsid w:val="002B5F58"/>
    <w:rsid w:val="002C3710"/>
    <w:rsid w:val="002C7C94"/>
    <w:rsid w:val="002D76A7"/>
    <w:rsid w:val="002E5B28"/>
    <w:rsid w:val="002F48A2"/>
    <w:rsid w:val="002F742B"/>
    <w:rsid w:val="003010D9"/>
    <w:rsid w:val="00301740"/>
    <w:rsid w:val="00313446"/>
    <w:rsid w:val="00316579"/>
    <w:rsid w:val="00327060"/>
    <w:rsid w:val="00330C09"/>
    <w:rsid w:val="0033642E"/>
    <w:rsid w:val="00342117"/>
    <w:rsid w:val="00342B76"/>
    <w:rsid w:val="00344C67"/>
    <w:rsid w:val="00347A0B"/>
    <w:rsid w:val="003569D3"/>
    <w:rsid w:val="00357376"/>
    <w:rsid w:val="00365BED"/>
    <w:rsid w:val="00366EF5"/>
    <w:rsid w:val="0036727D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4481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C6D21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2E0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464F8"/>
    <w:rsid w:val="005568F3"/>
    <w:rsid w:val="0056602D"/>
    <w:rsid w:val="00567AB0"/>
    <w:rsid w:val="00582840"/>
    <w:rsid w:val="00585127"/>
    <w:rsid w:val="00585845"/>
    <w:rsid w:val="0058775D"/>
    <w:rsid w:val="00591378"/>
    <w:rsid w:val="00593DED"/>
    <w:rsid w:val="00596394"/>
    <w:rsid w:val="005969A8"/>
    <w:rsid w:val="00596C0A"/>
    <w:rsid w:val="0059760C"/>
    <w:rsid w:val="005A6501"/>
    <w:rsid w:val="005B46F9"/>
    <w:rsid w:val="005B61F0"/>
    <w:rsid w:val="005C5379"/>
    <w:rsid w:val="005D07BD"/>
    <w:rsid w:val="005D2255"/>
    <w:rsid w:val="005D3E6C"/>
    <w:rsid w:val="005D6901"/>
    <w:rsid w:val="005D6A1B"/>
    <w:rsid w:val="005E6A87"/>
    <w:rsid w:val="005F393F"/>
    <w:rsid w:val="005F4198"/>
    <w:rsid w:val="00613787"/>
    <w:rsid w:val="00625F38"/>
    <w:rsid w:val="00632F8A"/>
    <w:rsid w:val="00641392"/>
    <w:rsid w:val="00641420"/>
    <w:rsid w:val="006543BA"/>
    <w:rsid w:val="0066241C"/>
    <w:rsid w:val="00663BA3"/>
    <w:rsid w:val="0066788A"/>
    <w:rsid w:val="00674F53"/>
    <w:rsid w:val="00682139"/>
    <w:rsid w:val="00697265"/>
    <w:rsid w:val="006A0277"/>
    <w:rsid w:val="006A048F"/>
    <w:rsid w:val="006A34AD"/>
    <w:rsid w:val="006A365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213C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A3DB1"/>
    <w:rsid w:val="007B1254"/>
    <w:rsid w:val="007B5A06"/>
    <w:rsid w:val="007B6B7B"/>
    <w:rsid w:val="007C2E88"/>
    <w:rsid w:val="007D0F5A"/>
    <w:rsid w:val="007D1853"/>
    <w:rsid w:val="007D1F8A"/>
    <w:rsid w:val="007D4347"/>
    <w:rsid w:val="007D7B21"/>
    <w:rsid w:val="007E0A26"/>
    <w:rsid w:val="007E142C"/>
    <w:rsid w:val="007E5007"/>
    <w:rsid w:val="007E5900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61A99"/>
    <w:rsid w:val="00872768"/>
    <w:rsid w:val="008727C8"/>
    <w:rsid w:val="00873A6D"/>
    <w:rsid w:val="00884EAE"/>
    <w:rsid w:val="008931DA"/>
    <w:rsid w:val="008A088A"/>
    <w:rsid w:val="008A4FFA"/>
    <w:rsid w:val="008A5A95"/>
    <w:rsid w:val="008A70AD"/>
    <w:rsid w:val="008A76A3"/>
    <w:rsid w:val="008B01E4"/>
    <w:rsid w:val="008B1C12"/>
    <w:rsid w:val="008B290B"/>
    <w:rsid w:val="008C5854"/>
    <w:rsid w:val="008D2A32"/>
    <w:rsid w:val="008D4610"/>
    <w:rsid w:val="008D78DD"/>
    <w:rsid w:val="008E5BD5"/>
    <w:rsid w:val="008F116F"/>
    <w:rsid w:val="0090178F"/>
    <w:rsid w:val="009032AD"/>
    <w:rsid w:val="00910B53"/>
    <w:rsid w:val="0091596E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3B6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164CD"/>
    <w:rsid w:val="00A20336"/>
    <w:rsid w:val="00A23C23"/>
    <w:rsid w:val="00A342BF"/>
    <w:rsid w:val="00A35536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2E72"/>
    <w:rsid w:val="00AA30C6"/>
    <w:rsid w:val="00AA3198"/>
    <w:rsid w:val="00AA6094"/>
    <w:rsid w:val="00AB128E"/>
    <w:rsid w:val="00AD5411"/>
    <w:rsid w:val="00AE140A"/>
    <w:rsid w:val="00AF7980"/>
    <w:rsid w:val="00B0003B"/>
    <w:rsid w:val="00B020E8"/>
    <w:rsid w:val="00B05FE7"/>
    <w:rsid w:val="00B07163"/>
    <w:rsid w:val="00B0719A"/>
    <w:rsid w:val="00B11D2C"/>
    <w:rsid w:val="00B23837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8704C"/>
    <w:rsid w:val="00B973D6"/>
    <w:rsid w:val="00BA186F"/>
    <w:rsid w:val="00BA26B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12B2"/>
    <w:rsid w:val="00BE604D"/>
    <w:rsid w:val="00BE61DF"/>
    <w:rsid w:val="00BF474B"/>
    <w:rsid w:val="00BF5978"/>
    <w:rsid w:val="00C11C4D"/>
    <w:rsid w:val="00C25AEC"/>
    <w:rsid w:val="00C330F8"/>
    <w:rsid w:val="00C3460E"/>
    <w:rsid w:val="00C36C79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441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2010"/>
    <w:rsid w:val="00D6732C"/>
    <w:rsid w:val="00D7218B"/>
    <w:rsid w:val="00D81C6C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B7DD5"/>
    <w:rsid w:val="00DC3C69"/>
    <w:rsid w:val="00DD1E0F"/>
    <w:rsid w:val="00DD1E82"/>
    <w:rsid w:val="00DD4FCF"/>
    <w:rsid w:val="00DD5E52"/>
    <w:rsid w:val="00DF1FB9"/>
    <w:rsid w:val="00DF3C1F"/>
    <w:rsid w:val="00DF571A"/>
    <w:rsid w:val="00E01247"/>
    <w:rsid w:val="00E02141"/>
    <w:rsid w:val="00E02528"/>
    <w:rsid w:val="00E1039A"/>
    <w:rsid w:val="00E26D4A"/>
    <w:rsid w:val="00E53691"/>
    <w:rsid w:val="00E5514D"/>
    <w:rsid w:val="00E63FBC"/>
    <w:rsid w:val="00E65C02"/>
    <w:rsid w:val="00E709BB"/>
    <w:rsid w:val="00E84DE7"/>
    <w:rsid w:val="00E864BA"/>
    <w:rsid w:val="00E96A3B"/>
    <w:rsid w:val="00EA3583"/>
    <w:rsid w:val="00EA6965"/>
    <w:rsid w:val="00EB34F7"/>
    <w:rsid w:val="00EC0120"/>
    <w:rsid w:val="00EC0C7C"/>
    <w:rsid w:val="00EC13EC"/>
    <w:rsid w:val="00ED445B"/>
    <w:rsid w:val="00ED4CD0"/>
    <w:rsid w:val="00EF178C"/>
    <w:rsid w:val="00EF1793"/>
    <w:rsid w:val="00EF6A68"/>
    <w:rsid w:val="00F01927"/>
    <w:rsid w:val="00F077B5"/>
    <w:rsid w:val="00F1343F"/>
    <w:rsid w:val="00F22EE2"/>
    <w:rsid w:val="00F2312F"/>
    <w:rsid w:val="00F32397"/>
    <w:rsid w:val="00F335D5"/>
    <w:rsid w:val="00F374E3"/>
    <w:rsid w:val="00F42FA6"/>
    <w:rsid w:val="00F461B8"/>
    <w:rsid w:val="00F57309"/>
    <w:rsid w:val="00F62868"/>
    <w:rsid w:val="00F62DDE"/>
    <w:rsid w:val="00F77D53"/>
    <w:rsid w:val="00F81C29"/>
    <w:rsid w:val="00F82388"/>
    <w:rsid w:val="00F844E5"/>
    <w:rsid w:val="00F86E16"/>
    <w:rsid w:val="00F95920"/>
    <w:rsid w:val="00FA492D"/>
    <w:rsid w:val="00FA56EB"/>
    <w:rsid w:val="00FB4F44"/>
    <w:rsid w:val="00FB7233"/>
    <w:rsid w:val="00FC0045"/>
    <w:rsid w:val="00FC398A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B7233"/>
    <w:pPr>
      <w:keepNext/>
      <w:spacing w:before="240" w:after="60"/>
      <w:jc w:val="center"/>
      <w:outlineLvl w:val="0"/>
    </w:pPr>
    <w:rPr>
      <w:rFonts w:ascii="Arial" w:hAnsi="Arial" w:cstheme="majorBidi"/>
      <w:b/>
      <w:caps/>
      <w:kern w:val="28"/>
      <w:sz w:val="28"/>
      <w:szCs w:val="20"/>
    </w:rPr>
  </w:style>
  <w:style w:type="paragraph" w:styleId="Heading2">
    <w:name w:val="heading 2"/>
    <w:basedOn w:val="Normal"/>
    <w:next w:val="Normal"/>
    <w:link w:val="Heading2Char"/>
    <w:unhideWhenUsed/>
    <w:qFormat/>
    <w:rsid w:val="00FB7233"/>
    <w:pPr>
      <w:keepNext/>
      <w:pBdr>
        <w:bottom w:val="single" w:sz="4" w:space="1" w:color="auto"/>
      </w:pBdr>
      <w:spacing w:before="360" w:after="160"/>
      <w:outlineLvl w:val="1"/>
    </w:pPr>
    <w:rPr>
      <w:rFonts w:ascii="Arial" w:eastAsiaTheme="majorEastAsia" w:hAnsi="Arial" w:cstheme="majorBidi"/>
      <w:b/>
      <w:bCs/>
      <w:caps/>
      <w:szCs w:val="28"/>
      <w:lang w:eastAsia="ko-KR"/>
    </w:rPr>
  </w:style>
  <w:style w:type="paragraph" w:styleId="Heading3">
    <w:name w:val="heading 3"/>
    <w:basedOn w:val="Normal"/>
    <w:next w:val="Normal"/>
    <w:link w:val="Heading3Char"/>
    <w:unhideWhenUsed/>
    <w:qFormat/>
    <w:rsid w:val="00FB7233"/>
    <w:pPr>
      <w:keepNext/>
      <w:keepLines/>
      <w:tabs>
        <w:tab w:val="right" w:pos="9630"/>
      </w:tabs>
      <w:spacing w:before="160" w:after="160"/>
      <w:outlineLvl w:val="2"/>
    </w:pPr>
    <w:rPr>
      <w:rFonts w:ascii="Arial" w:eastAsiaTheme="majorEastAsia" w:hAnsi="Arial" w:cstheme="majorBidi"/>
      <w:b/>
      <w:bCs/>
      <w:sz w:val="20"/>
      <w:lang w:eastAsia="ko-KR"/>
    </w:rPr>
  </w:style>
  <w:style w:type="paragraph" w:styleId="Heading4">
    <w:name w:val="heading 4"/>
    <w:basedOn w:val="Normal"/>
    <w:next w:val="Normal"/>
    <w:link w:val="Heading4Char"/>
    <w:unhideWhenUsed/>
    <w:qFormat/>
    <w:rsid w:val="00FB7233"/>
    <w:pPr>
      <w:keepNext/>
      <w:spacing w:before="120" w:after="120"/>
      <w:outlineLvl w:val="3"/>
    </w:pPr>
    <w:rPr>
      <w:rFonts w:ascii="Arial" w:eastAsiaTheme="minorEastAsia" w:hAnsi="Arial" w:cstheme="majorBidi"/>
      <w:b/>
      <w:bCs/>
      <w:i/>
      <w:sz w:val="20"/>
      <w:szCs w:val="21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sid w:val="00FB723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basedOn w:val="DefaultParagraphFont"/>
    <w:link w:val="Heading2"/>
    <w:rsid w:val="00FB7233"/>
    <w:rPr>
      <w:rFonts w:ascii="Arial" w:eastAsiaTheme="majorEastAsia" w:hAnsi="Arial" w:cstheme="majorBidi"/>
      <w:b/>
      <w:bCs/>
      <w:caps/>
      <w:sz w:val="24"/>
      <w:szCs w:val="28"/>
      <w:lang w:eastAsia="ko-KR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FB7233"/>
    <w:pPr>
      <w:spacing w:after="240"/>
      <w:ind w:left="720"/>
      <w:contextualSpacing/>
    </w:pPr>
    <w:rPr>
      <w:rFonts w:ascii="Arial" w:eastAsia="Batang" w:hAnsi="Arial"/>
      <w:sz w:val="20"/>
      <w:lang w:eastAsia="ko-KR"/>
    </w:r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rsid w:val="00FB7233"/>
    <w:pPr>
      <w:spacing w:after="240"/>
    </w:pPr>
    <w:rPr>
      <w:rFonts w:ascii="Arial" w:eastAsia="Batang" w:hAnsi="Arial"/>
      <w:sz w:val="20"/>
      <w:lang w:eastAsia="ko-KR"/>
    </w:rPr>
  </w:style>
  <w:style w:type="character" w:customStyle="1" w:styleId="FootnoteTextChar">
    <w:name w:val="Footnote Text Char"/>
    <w:link w:val="FootnoteText"/>
    <w:rsid w:val="00FB7233"/>
    <w:rPr>
      <w:rFonts w:ascii="Arial" w:eastAsia="Batang" w:hAnsi="Arial"/>
      <w:szCs w:val="24"/>
      <w:lang w:eastAsia="ko-KR"/>
    </w:rPr>
  </w:style>
  <w:style w:type="character" w:styleId="FootnoteReference">
    <w:name w:val="footnote reference"/>
    <w:rsid w:val="00FB7233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link w:val="Heading1"/>
    <w:rsid w:val="00FB7233"/>
    <w:rPr>
      <w:rFonts w:ascii="Arial" w:hAnsi="Arial" w:cstheme="majorBidi"/>
      <w:b/>
      <w:caps/>
      <w:kern w:val="28"/>
      <w:sz w:val="28"/>
    </w:rPr>
  </w:style>
  <w:style w:type="paragraph" w:styleId="BodyText">
    <w:name w:val="Body Text"/>
    <w:basedOn w:val="Normal"/>
    <w:link w:val="BodyTextChar"/>
    <w:rsid w:val="00FB7233"/>
    <w:pPr>
      <w:spacing w:after="240" w:line="480" w:lineRule="auto"/>
      <w:jc w:val="center"/>
    </w:pPr>
    <w:rPr>
      <w:rFonts w:ascii="Arial" w:hAnsi="Arial"/>
      <w:b/>
      <w:bCs/>
      <w:sz w:val="28"/>
      <w:lang w:eastAsia="ko-KR"/>
    </w:rPr>
  </w:style>
  <w:style w:type="character" w:customStyle="1" w:styleId="BodyTextChar">
    <w:name w:val="Body Text Char"/>
    <w:basedOn w:val="DefaultParagraphFont"/>
    <w:link w:val="BodyText"/>
    <w:rsid w:val="00FB7233"/>
    <w:rPr>
      <w:rFonts w:ascii="Arial" w:hAnsi="Arial"/>
      <w:b/>
      <w:bCs/>
      <w:sz w:val="28"/>
      <w:szCs w:val="24"/>
      <w:lang w:eastAsia="ko-KR"/>
    </w:rPr>
  </w:style>
  <w:style w:type="paragraph" w:customStyle="1" w:styleId="HeaderLine">
    <w:name w:val="Header Line"/>
    <w:basedOn w:val="Normal"/>
    <w:qFormat/>
    <w:rsid w:val="00FB7233"/>
    <w:pPr>
      <w:spacing w:line="264" w:lineRule="auto"/>
      <w:jc w:val="center"/>
    </w:pPr>
    <w:rPr>
      <w:rFonts w:ascii="Arial" w:eastAsia="Batang" w:hAnsi="Arial"/>
      <w:sz w:val="20"/>
      <w:lang w:val="en-CA" w:eastAsia="ko-KR"/>
    </w:rPr>
  </w:style>
  <w:style w:type="paragraph" w:customStyle="1" w:styleId="Item">
    <w:name w:val="Item"/>
    <w:basedOn w:val="Normal"/>
    <w:qFormat/>
    <w:rsid w:val="00FB7233"/>
    <w:pPr>
      <w:tabs>
        <w:tab w:val="right" w:pos="9360"/>
      </w:tabs>
      <w:spacing w:before="20" w:after="120" w:line="276" w:lineRule="auto"/>
      <w:ind w:left="1080" w:hanging="374"/>
    </w:pPr>
    <w:rPr>
      <w:rFonts w:ascii="Arial" w:eastAsia="Batang" w:hAnsi="Arial"/>
      <w:sz w:val="20"/>
      <w:lang w:val="en-CA" w:eastAsia="ko-KR"/>
    </w:rPr>
  </w:style>
  <w:style w:type="character" w:customStyle="1" w:styleId="Heading3Char">
    <w:name w:val="Heading 3 Char"/>
    <w:basedOn w:val="DefaultParagraphFont"/>
    <w:link w:val="Heading3"/>
    <w:rsid w:val="00FB7233"/>
    <w:rPr>
      <w:rFonts w:ascii="Arial" w:eastAsiaTheme="majorEastAsia" w:hAnsi="Arial" w:cstheme="majorBidi"/>
      <w:b/>
      <w:bCs/>
      <w:szCs w:val="24"/>
      <w:lang w:eastAsia="ko-KR"/>
    </w:rPr>
  </w:style>
  <w:style w:type="character" w:customStyle="1" w:styleId="Heading4Char">
    <w:name w:val="Heading 4 Char"/>
    <w:basedOn w:val="DefaultParagraphFont"/>
    <w:link w:val="Heading4"/>
    <w:rsid w:val="00FB7233"/>
    <w:rPr>
      <w:rFonts w:ascii="Arial" w:eastAsiaTheme="minorEastAsia" w:hAnsi="Arial" w:cstheme="majorBidi"/>
      <w:b/>
      <w:bCs/>
      <w:i/>
      <w:szCs w:val="21"/>
      <w:lang w:eastAsia="ko-KR"/>
    </w:rPr>
  </w:style>
  <w:style w:type="paragraph" w:customStyle="1" w:styleId="NumberedItem">
    <w:name w:val="Numbered Item"/>
    <w:basedOn w:val="ListParagraph"/>
    <w:qFormat/>
    <w:rsid w:val="00FB7233"/>
    <w:pPr>
      <w:numPr>
        <w:numId w:val="20"/>
      </w:numPr>
      <w:tabs>
        <w:tab w:val="left" w:pos="180"/>
      </w:tabs>
      <w:spacing w:after="120"/>
      <w:contextualSpacing w:val="0"/>
    </w:pPr>
  </w:style>
  <w:style w:type="paragraph" w:customStyle="1" w:styleId="DateRangeItem">
    <w:name w:val="Date Range Item"/>
    <w:basedOn w:val="Item"/>
    <w:qFormat/>
    <w:rsid w:val="00FB7233"/>
    <w:pPr>
      <w:tabs>
        <w:tab w:val="clear" w:pos="9360"/>
        <w:tab w:val="left" w:pos="2610"/>
      </w:tabs>
      <w:ind w:left="2610" w:hanging="2610"/>
    </w:pPr>
  </w:style>
  <w:style w:type="paragraph" w:customStyle="1" w:styleId="SubItem">
    <w:name w:val="Sub Item"/>
    <w:basedOn w:val="Normal"/>
    <w:qFormat/>
    <w:rsid w:val="00FB7233"/>
    <w:pPr>
      <w:numPr>
        <w:ilvl w:val="2"/>
        <w:numId w:val="21"/>
      </w:numPr>
      <w:spacing w:after="120" w:line="230" w:lineRule="exact"/>
    </w:pPr>
    <w:rPr>
      <w:rFonts w:asciiTheme="minorBidi" w:hAnsiTheme="minorBidi" w:cstheme="minorBidi"/>
      <w:sz w:val="19"/>
      <w:szCs w:val="19"/>
      <w:lang w:val="en-CA"/>
    </w:rPr>
  </w:style>
  <w:style w:type="paragraph" w:customStyle="1" w:styleId="Bullet">
    <w:name w:val="Bullet"/>
    <w:basedOn w:val="ListParagraph"/>
    <w:qFormat/>
    <w:rsid w:val="00FB7233"/>
    <w:pPr>
      <w:numPr>
        <w:numId w:val="22"/>
      </w:numPr>
      <w:spacing w:after="60" w:line="230" w:lineRule="exact"/>
      <w:contextualSpacing w:val="0"/>
    </w:pPr>
    <w:rPr>
      <w:rFonts w:asciiTheme="minorBidi" w:hAnsiTheme="minorBidi" w:cstheme="minorBidi"/>
      <w:sz w:val="19"/>
      <w:szCs w:val="19"/>
    </w:rPr>
  </w:style>
  <w:style w:type="character" w:customStyle="1" w:styleId="FooterChar">
    <w:name w:val="Footer Char"/>
    <w:basedOn w:val="DefaultParagraphFont"/>
    <w:link w:val="Footer"/>
    <w:rsid w:val="0071213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ournals.aom.org/doi/10.5465/AMBPP.2018.111" TargetMode="External"/><Relationship Id="rId18" Type="http://schemas.openxmlformats.org/officeDocument/2006/relationships/hyperlink" Target="http://workplaceinsight.net/male-managers-command-less-authority-female-stereotyped-jobs/" TargetMode="External"/><Relationship Id="rId26" Type="http://schemas.openxmlformats.org/officeDocument/2006/relationships/hyperlink" Target="https://fsdkenya.org/publication/kenyas-financial-transformation-in-the-21st-century/" TargetMode="External"/><Relationship Id="rId39" Type="http://schemas.openxmlformats.org/officeDocument/2006/relationships/hyperlink" Target="http://magazine.awis.org/i/880805-fall-2017" TargetMode="External"/><Relationship Id="rId21" Type="http://schemas.openxmlformats.org/officeDocument/2006/relationships/hyperlink" Target="https://thesocietypages.org/clippings/2017/09/11/gendering-gender-neutral-occupations/" TargetMode="External"/><Relationship Id="rId34" Type="http://schemas.openxmlformats.org/officeDocument/2006/relationships/hyperlink" Target="http://www.bbc.com/capital/story/20170728-why-we-gender-stereotype-jobs" TargetMode="External"/><Relationship Id="rId42" Type="http://schemas.openxmlformats.org/officeDocument/2006/relationships/header" Target="header1.xml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nonprofitquarterly.org/2017/07/28/assigning-gender-jobs-bad-deal-around/" TargetMode="External"/><Relationship Id="rId29" Type="http://schemas.openxmlformats.org/officeDocument/2006/relationships/hyperlink" Target="https://theconversation.com/the-value-of-an-old-fashioned-visit-to-your-bank-branch-118636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journals.aom.org/doi/10.5465/AMBPP.2018.78" TargetMode="External"/><Relationship Id="rId24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32" Type="http://schemas.openxmlformats.org/officeDocument/2006/relationships/hyperlink" Target="https://workinprogress.oowsection.org/2017/09/16/how-gender-bias-negatively-affects-women-and-men/" TargetMode="External"/><Relationship Id="rId37" Type="http://schemas.openxmlformats.org/officeDocument/2006/relationships/hyperlink" Target="https://qz.com/1037132/the-enduring-reason-you-believe-all-nurses-are-women/" TargetMode="External"/><Relationship Id="rId40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45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23" Type="http://schemas.openxmlformats.org/officeDocument/2006/relationships/hyperlink" Target="http://www.nytimes.com/2016/03/13/business/attacking-poverty-to-foster-creativity-in-entrepreneurs.html" TargetMode="External"/><Relationship Id="rId28" Type="http://schemas.openxmlformats.org/officeDocument/2006/relationships/hyperlink" Target="https://www.theglobeandmail.com/business/commentary/article-investing-canadian-or-fossil-free-a-choice-we-shouldnt-have-to-make/" TargetMode="External"/><Relationship Id="rId36" Type="http://schemas.openxmlformats.org/officeDocument/2006/relationships/hyperlink" Target="http://www.salon.com/2017/07/29/how-a-job-acquires-a-gender-and-less-authority-if-it-is-female_partner/" TargetMode="External"/><Relationship Id="rId10" Type="http://schemas.openxmlformats.org/officeDocument/2006/relationships/hyperlink" Target="https://socdev.ucpress.edu/content/5/2/198" TargetMode="External"/><Relationship Id="rId19" Type="http://schemas.openxmlformats.org/officeDocument/2006/relationships/hyperlink" Target="http://www.growthbusiness.co.uk/men-female-jobs-facing-authority-penalty-2550820/" TargetMode="External"/><Relationship Id="rId31" Type="http://schemas.openxmlformats.org/officeDocument/2006/relationships/hyperlink" Target="https://ssir.org/articles/entry/beyond_policy_how_gendered_interactions_on_the_ground_shape_development" TargetMode="External"/><Relationship Id="rId44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s://doi.org/10.1177/0003122420920647" TargetMode="External"/><Relationship Id="rId14" Type="http://schemas.openxmlformats.org/officeDocument/2006/relationships/hyperlink" Target="http://journals.sagepub.com/doi/abs/10.1177/0003122417703087" TargetMode="External"/><Relationship Id="rId22" Type="http://schemas.openxmlformats.org/officeDocument/2006/relationships/hyperlink" Target="http://socdev.ucpress.edu/content/2/3/235" TargetMode="External"/><Relationship Id="rId27" Type="http://schemas.openxmlformats.org/officeDocument/2006/relationships/hyperlink" Target="https://www.journals.uchicago.edu/doi/10.1086/680474" TargetMode="External"/><Relationship Id="rId30" Type="http://schemas.openxmlformats.org/officeDocument/2006/relationships/hyperlink" Target="http://www.wipsociology.org/2019/01/03/risks-returns-and-relational-lending-personal-ties-in-microfinance/" TargetMode="External"/><Relationship Id="rId35" Type="http://schemas.openxmlformats.org/officeDocument/2006/relationships/hyperlink" Target="http://www.cbsnews.com/news/how-a-job-acquires-a-gender-and-less-authority-if-its-female/" TargetMode="External"/><Relationship Id="rId43" Type="http://schemas.openxmlformats.org/officeDocument/2006/relationships/footer" Target="footer1.xml"/><Relationship Id="rId8" Type="http://schemas.openxmlformats.org/officeDocument/2006/relationships/hyperlink" Target="mailto:laura.doering@utoronto.ca" TargetMode="External"/><Relationship Id="rId3" Type="http://schemas.openxmlformats.org/officeDocument/2006/relationships/styles" Target="styles.xml"/><Relationship Id="rId12" Type="http://schemas.openxmlformats.org/officeDocument/2006/relationships/hyperlink" Target="https://www.journals.uchicago.edu/doi/abs/10.1086/696214" TargetMode="External"/><Relationship Id="rId17" Type="http://schemas.openxmlformats.org/officeDocument/2006/relationships/hyperlink" Target="http://www.personneltoday.com/hr/male-female-manager-authority-jobs/" TargetMode="External"/><Relationship Id="rId25" Type="http://schemas.openxmlformats.org/officeDocument/2006/relationships/hyperlink" Target="https://www.journals.uchicago.edu/doi/abs/10.1086/694214" TargetMode="External"/><Relationship Id="rId33" Type="http://schemas.openxmlformats.org/officeDocument/2006/relationships/hyperlink" Target="http://theconversation.com/how-a-job-acquires-a-gender-and-less-authority-if-its-female-79164" TargetMode="External"/><Relationship Id="rId38" Type="http://schemas.openxmlformats.org/officeDocument/2006/relationships/hyperlink" Target="http://www.thenewsminute.com/article/how-job-acquires-gender-and-less-authority-if-its-female-65702" TargetMode="External"/><Relationship Id="rId46" Type="http://schemas.openxmlformats.org/officeDocument/2006/relationships/fontTable" Target="fontTable.xml"/><Relationship Id="rId20" Type="http://schemas.openxmlformats.org/officeDocument/2006/relationships/hyperlink" Target="http://www.asanet.org/news-events/asa-news/effects-gendered-occupational-roles-mens-and-womens-workplace-authority" TargetMode="External"/><Relationship Id="rId41" Type="http://schemas.openxmlformats.org/officeDocument/2006/relationships/hyperlink" Target="http://laestrella.com.pa/economia/consejos-practicos-para-poner-marcha-negocio/2391444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545F073-01E3-EA42-A22F-9361AF7DF8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2334</Words>
  <Characters>13305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. Doering Curriculum Vitae</vt:lpstr>
    </vt:vector>
  </TitlesOfParts>
  <Company>University of Toronto</Company>
  <LinksUpToDate>false</LinksUpToDate>
  <CharactersWithSpaces>15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. Doering Curriculum Vitae</dc:title>
  <dc:subject>Curriculum Vitae of Laura B. Doering</dc:subject>
  <dc:creator>Laura B. Doering; University of Toronto; Rotman School of Management;</dc:creator>
  <cp:keywords>Laura B. Doering; University of Toronto; Rotman School of Management; Curriculum Vitae; Resume; CV;</cp:keywords>
  <cp:lastModifiedBy>Laura Doering</cp:lastModifiedBy>
  <cp:revision>3</cp:revision>
  <cp:lastPrinted>2018-05-10T14:14:00Z</cp:lastPrinted>
  <dcterms:created xsi:type="dcterms:W3CDTF">2021-07-12T17:09:00Z</dcterms:created>
  <dcterms:modified xsi:type="dcterms:W3CDTF">2021-07-12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